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A44B3" w:rsidRPr="006A44B3" w:rsidRDefault="006A44B3" w:rsidP="006A44B3">
      <w:pPr>
        <w:spacing w:line="480" w:lineRule="auto"/>
        <w:jc w:val="both"/>
        <w:rPr>
          <w:rFonts w:ascii="Times New Roman" w:hAnsi="Times New Roman" w:cs="Times New Roman"/>
          <w:b/>
          <w:sz w:val="36"/>
          <w:szCs w:val="36"/>
        </w:rPr>
      </w:pPr>
      <w:bookmarkStart w:id="0" w:name="_GoBack"/>
      <w:bookmarkEnd w:id="0"/>
      <w:r w:rsidRPr="006A44B3">
        <w:rPr>
          <w:rFonts w:ascii="Times New Roman" w:hAnsi="Times New Roman" w:cs="Times New Roman"/>
          <w:b/>
          <w:sz w:val="36"/>
          <w:szCs w:val="36"/>
        </w:rPr>
        <w:t>Supporting Methods</w:t>
      </w:r>
    </w:p>
    <w:p w:rsidR="006A44B3" w:rsidRPr="006A44B3" w:rsidRDefault="006A44B3" w:rsidP="006A44B3">
      <w:pPr>
        <w:spacing w:line="480" w:lineRule="auto"/>
        <w:jc w:val="both"/>
        <w:rPr>
          <w:rFonts w:ascii="Times New Roman" w:hAnsi="Times New Roman" w:cs="Times New Roman"/>
          <w:b/>
          <w:sz w:val="32"/>
          <w:szCs w:val="32"/>
        </w:rPr>
      </w:pPr>
      <w:r w:rsidRPr="006A44B3">
        <w:rPr>
          <w:rFonts w:ascii="Times New Roman" w:hAnsi="Times New Roman" w:cs="Times New Roman"/>
          <w:b/>
          <w:sz w:val="32"/>
          <w:szCs w:val="32"/>
        </w:rPr>
        <w:t>Plasmid construction</w:t>
      </w:r>
    </w:p>
    <w:p w:rsidR="006A44B3" w:rsidRPr="00224BED" w:rsidRDefault="006A44B3" w:rsidP="006A44B3">
      <w:pPr>
        <w:spacing w:line="480" w:lineRule="auto"/>
        <w:jc w:val="both"/>
        <w:rPr>
          <w:rFonts w:ascii="Times New Roman" w:hAnsi="Times New Roman" w:cs="Times New Roman"/>
        </w:rPr>
      </w:pPr>
      <w:r w:rsidRPr="00224BED">
        <w:rPr>
          <w:rFonts w:ascii="Times New Roman" w:hAnsi="Times New Roman" w:cs="Times New Roman"/>
        </w:rPr>
        <w:t xml:space="preserve">The </w:t>
      </w:r>
      <w:proofErr w:type="spellStart"/>
      <w:r w:rsidRPr="00224BED">
        <w:rPr>
          <w:rFonts w:ascii="Times New Roman" w:hAnsi="Times New Roman" w:cs="Times New Roman"/>
          <w:i/>
        </w:rPr>
        <w:t>piggyBac</w:t>
      </w:r>
      <w:proofErr w:type="spellEnd"/>
      <w:r w:rsidRPr="00224BED">
        <w:rPr>
          <w:rFonts w:ascii="Times New Roman" w:hAnsi="Times New Roman" w:cs="Times New Roman"/>
        </w:rPr>
        <w:t xml:space="preserve"> transposase expression vector pCX-IFP2 contained the </w:t>
      </w:r>
      <w:proofErr w:type="spellStart"/>
      <w:r w:rsidRPr="00224BED">
        <w:rPr>
          <w:rFonts w:ascii="Times New Roman" w:hAnsi="Times New Roman" w:cs="Times New Roman"/>
          <w:i/>
        </w:rPr>
        <w:t>piggyBac</w:t>
      </w:r>
      <w:proofErr w:type="spellEnd"/>
      <w:r w:rsidRPr="00224BED">
        <w:rPr>
          <w:rFonts w:ascii="Times New Roman" w:hAnsi="Times New Roman" w:cs="Times New Roman"/>
        </w:rPr>
        <w:t xml:space="preserve"> IFP2 gene driven by the CAG promoter. In brief, to construct the pCX-IFP2, </w:t>
      </w:r>
      <w:proofErr w:type="spellStart"/>
      <w:r w:rsidRPr="00224BED">
        <w:rPr>
          <w:rFonts w:ascii="Times New Roman" w:hAnsi="Times New Roman" w:cs="Times New Roman"/>
        </w:rPr>
        <w:t>BamHI</w:t>
      </w:r>
      <w:proofErr w:type="spellEnd"/>
      <w:r w:rsidRPr="00224BED">
        <w:rPr>
          <w:rFonts w:ascii="Times New Roman" w:hAnsi="Times New Roman" w:cs="Times New Roman"/>
        </w:rPr>
        <w:t xml:space="preserve"> fragment of pBSII-IFP2-orf [gift from Dr. Malcolm </w:t>
      </w:r>
      <w:proofErr w:type="gramStart"/>
      <w:r w:rsidRPr="00224BED">
        <w:rPr>
          <w:rFonts w:ascii="Times New Roman" w:hAnsi="Times New Roman" w:cs="Times New Roman"/>
        </w:rPr>
        <w:t>Fraser</w:t>
      </w:r>
      <w:proofErr w:type="gramEnd"/>
      <w:r w:rsidRPr="00224BED">
        <w:rPr>
          <w:rFonts w:ascii="Times New Roman" w:hAnsi="Times New Roman" w:cs="Times New Roman"/>
        </w:rPr>
        <w:fldChar w:fldCharType="begin">
          <w:fldData xml:space="preserve">PEVuZE5vdGU+PENpdGU+PEF1dGhvcj5DYXJ5PC9BdXRob3I+PFllYXI+MTk4OTwvWWVhcj48UmVj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DYXJ5PC9BdXRob3I+PFllYXI+MTk4OTwvWWVhcj48UmVj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 w:rsidRPr="00224BED">
        <w:rPr>
          <w:rFonts w:ascii="Times New Roman" w:hAnsi="Times New Roman" w:cs="Times New Roman"/>
        </w:rPr>
      </w:r>
      <w:r w:rsidRPr="00224BED"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</w:t>
      </w:r>
      <w:r w:rsidR="002A437A">
        <w:rPr>
          <w:rFonts w:ascii="Times New Roman" w:hAnsi="Times New Roman" w:cs="Times New Roman"/>
          <w:noProof/>
        </w:rPr>
        <w:t>1</w:t>
      </w:r>
      <w:r>
        <w:rPr>
          <w:rFonts w:ascii="Times New Roman" w:hAnsi="Times New Roman" w:cs="Times New Roman"/>
          <w:noProof/>
        </w:rPr>
        <w:t>,</w:t>
      </w:r>
      <w:r w:rsidR="002A437A">
        <w:rPr>
          <w:rFonts w:ascii="Times New Roman" w:hAnsi="Times New Roman" w:cs="Times New Roman"/>
          <w:noProof/>
        </w:rPr>
        <w:t>2</w:t>
      </w:r>
      <w:r>
        <w:rPr>
          <w:rFonts w:ascii="Times New Roman" w:hAnsi="Times New Roman" w:cs="Times New Roman"/>
          <w:noProof/>
        </w:rPr>
        <w:t>]</w:t>
      </w:r>
      <w:r w:rsidRPr="00224BED">
        <w:rPr>
          <w:rFonts w:ascii="Times New Roman" w:hAnsi="Times New Roman" w:cs="Times New Roman"/>
        </w:rPr>
        <w:fldChar w:fldCharType="end"/>
      </w:r>
      <w:r w:rsidRPr="00224BED">
        <w:rPr>
          <w:rFonts w:ascii="Times New Roman" w:hAnsi="Times New Roman" w:cs="Times New Roman"/>
        </w:rPr>
        <w:t xml:space="preserve">] was </w:t>
      </w:r>
      <w:proofErr w:type="spellStart"/>
      <w:r w:rsidRPr="00224BED">
        <w:rPr>
          <w:rFonts w:ascii="Times New Roman" w:hAnsi="Times New Roman" w:cs="Times New Roman"/>
        </w:rPr>
        <w:t>subcloned</w:t>
      </w:r>
      <w:proofErr w:type="spellEnd"/>
      <w:r w:rsidRPr="00224BED">
        <w:rPr>
          <w:rFonts w:ascii="Times New Roman" w:hAnsi="Times New Roman" w:cs="Times New Roman"/>
        </w:rPr>
        <w:t xml:space="preserve"> into </w:t>
      </w:r>
      <w:proofErr w:type="spellStart"/>
      <w:r w:rsidRPr="00224BED">
        <w:rPr>
          <w:rFonts w:ascii="Times New Roman" w:hAnsi="Times New Roman" w:cs="Times New Roman"/>
        </w:rPr>
        <w:t>pCX</w:t>
      </w:r>
      <w:proofErr w:type="spellEnd"/>
      <w:r w:rsidRPr="00224BED">
        <w:rPr>
          <w:rFonts w:ascii="Times New Roman" w:hAnsi="Times New Roman" w:cs="Times New Roman"/>
        </w:rPr>
        <w:t>-EGFP</w:t>
      </w:r>
      <w:r w:rsidRPr="00224BED">
        <w:rPr>
          <w:rFonts w:ascii="Times New Roman" w:hAnsi="Times New Roman" w:cs="Times New Roman"/>
        </w:rPr>
        <w:fldChar w:fldCharType="begin">
          <w:fldData xml:space="preserve">PEVuZE5vdGU+PENpdGU+PEF1dGhvcj5Pa2FiZTwvQXV0aG9yPjxZZWFyPjE5OTc8L1llYXI+PFJl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Pa2FiZTwvQXV0aG9yPjxZZWFyPjE5OTc8L1llYXI+PFJl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 w:rsidRPr="00224BED">
        <w:rPr>
          <w:rFonts w:ascii="Times New Roman" w:hAnsi="Times New Roman" w:cs="Times New Roman"/>
        </w:rPr>
      </w:r>
      <w:r w:rsidRPr="00224BED"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</w:t>
      </w:r>
      <w:r w:rsidR="002A437A">
        <w:rPr>
          <w:rFonts w:ascii="Times New Roman" w:hAnsi="Times New Roman" w:cs="Times New Roman"/>
          <w:noProof/>
        </w:rPr>
        <w:t>3</w:t>
      </w:r>
      <w:r w:rsidRPr="00224BED">
        <w:rPr>
          <w:rFonts w:ascii="Times New Roman" w:hAnsi="Times New Roman" w:cs="Times New Roman"/>
        </w:rPr>
        <w:fldChar w:fldCharType="end"/>
      </w:r>
      <w:r w:rsidR="004F3A81">
        <w:rPr>
          <w:rFonts w:ascii="Times New Roman" w:hAnsi="Times New Roman" w:cs="Times New Roman"/>
        </w:rPr>
        <w:t>,</w:t>
      </w:r>
      <w:r w:rsidRPr="00224BED">
        <w:rPr>
          <w:rFonts w:ascii="Times New Roman" w:hAnsi="Times New Roman" w:cs="Times New Roman"/>
        </w:rPr>
        <w:fldChar w:fldCharType="begin">
          <w:fldData xml:space="preserve">PEVuZE5vdGU+PENpdGU+PEF1dGhvcj5OaXdhPC9BdXRob3I+PFllYXI+MTk5MTwvWWVhcj48UmVj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OaXdhPC9BdXRob3I+PFllYXI+MTk5MTwvWWVhcj48UmVj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 w:rsidRPr="00224BED">
        <w:rPr>
          <w:rFonts w:ascii="Times New Roman" w:hAnsi="Times New Roman" w:cs="Times New Roman"/>
        </w:rPr>
      </w:r>
      <w:r w:rsidRPr="00224BED">
        <w:rPr>
          <w:rFonts w:ascii="Times New Roman" w:hAnsi="Times New Roman" w:cs="Times New Roman"/>
        </w:rPr>
        <w:fldChar w:fldCharType="separate"/>
      </w:r>
      <w:r w:rsidR="002A437A">
        <w:rPr>
          <w:rFonts w:ascii="Times New Roman" w:hAnsi="Times New Roman" w:cs="Times New Roman"/>
          <w:noProof/>
        </w:rPr>
        <w:t>4</w:t>
      </w:r>
      <w:r>
        <w:rPr>
          <w:rFonts w:ascii="Times New Roman" w:hAnsi="Times New Roman" w:cs="Times New Roman"/>
          <w:noProof/>
        </w:rPr>
        <w:t>]</w:t>
      </w:r>
      <w:r w:rsidRPr="00224BED">
        <w:rPr>
          <w:rFonts w:ascii="Times New Roman" w:hAnsi="Times New Roman" w:cs="Times New Roman"/>
        </w:rPr>
        <w:fldChar w:fldCharType="end"/>
      </w:r>
      <w:r w:rsidRPr="00224BED">
        <w:rPr>
          <w:rFonts w:ascii="Times New Roman" w:hAnsi="Times New Roman" w:cs="Times New Roman"/>
        </w:rPr>
        <w:t xml:space="preserve"> digested with </w:t>
      </w:r>
      <w:proofErr w:type="spellStart"/>
      <w:r w:rsidRPr="00224BED">
        <w:rPr>
          <w:rFonts w:ascii="Times New Roman" w:hAnsi="Times New Roman" w:cs="Times New Roman"/>
        </w:rPr>
        <w:t>EcoRI</w:t>
      </w:r>
      <w:proofErr w:type="spellEnd"/>
      <w:r w:rsidRPr="00224BED">
        <w:rPr>
          <w:rFonts w:ascii="Times New Roman" w:hAnsi="Times New Roman" w:cs="Times New Roman"/>
        </w:rPr>
        <w:t xml:space="preserve"> (blunted) to replace the EGFP gene to obtain pCX-IFP2. </w:t>
      </w:r>
    </w:p>
    <w:p w:rsidR="006A44B3" w:rsidRPr="00224BED" w:rsidRDefault="006A44B3" w:rsidP="006A44B3">
      <w:pPr>
        <w:spacing w:line="480" w:lineRule="auto"/>
        <w:ind w:firstLine="720"/>
        <w:jc w:val="both"/>
        <w:rPr>
          <w:rFonts w:ascii="Times New Roman" w:hAnsi="Times New Roman" w:cs="Times New Roman"/>
        </w:rPr>
      </w:pPr>
      <w:r w:rsidRPr="00224BED">
        <w:rPr>
          <w:rFonts w:ascii="Times New Roman" w:hAnsi="Times New Roman" w:cs="Times New Roman"/>
        </w:rPr>
        <w:t xml:space="preserve">The </w:t>
      </w:r>
      <w:proofErr w:type="spellStart"/>
      <w:r w:rsidRPr="00224BED">
        <w:rPr>
          <w:rFonts w:ascii="Times New Roman" w:hAnsi="Times New Roman" w:cs="Times New Roman"/>
          <w:i/>
        </w:rPr>
        <w:t>piggyBac</w:t>
      </w:r>
      <w:proofErr w:type="spellEnd"/>
      <w:r w:rsidRPr="00224BED">
        <w:rPr>
          <w:rFonts w:ascii="Times New Roman" w:hAnsi="Times New Roman" w:cs="Times New Roman"/>
        </w:rPr>
        <w:t xml:space="preserve"> transposon vectors contained the open reading frame of the gene of interest, driven by the CAG promoter and followed by an IRES element and </w:t>
      </w:r>
      <w:proofErr w:type="spellStart"/>
      <w:r w:rsidRPr="00224BED">
        <w:rPr>
          <w:rFonts w:ascii="Times New Roman" w:hAnsi="Times New Roman" w:cs="Times New Roman"/>
        </w:rPr>
        <w:t>puromycin</w:t>
      </w:r>
      <w:proofErr w:type="spellEnd"/>
      <w:r w:rsidRPr="00224BED">
        <w:rPr>
          <w:rFonts w:ascii="Times New Roman" w:hAnsi="Times New Roman" w:cs="Times New Roman"/>
        </w:rPr>
        <w:t xml:space="preserve"> resistance gene, located between the 5’ and 3’ LTR regions. In brief, to construct the </w:t>
      </w:r>
      <w:proofErr w:type="spellStart"/>
      <w:r w:rsidRPr="00224BED">
        <w:rPr>
          <w:rFonts w:ascii="Times New Roman" w:hAnsi="Times New Roman" w:cs="Times New Roman"/>
          <w:i/>
        </w:rPr>
        <w:t>piggyBac</w:t>
      </w:r>
      <w:proofErr w:type="spellEnd"/>
      <w:r w:rsidRPr="00224BED">
        <w:rPr>
          <w:rFonts w:ascii="Times New Roman" w:hAnsi="Times New Roman" w:cs="Times New Roman"/>
        </w:rPr>
        <w:t xml:space="preserve"> transposon vectors, PB-MCS was generated by insertion of annealed </w:t>
      </w:r>
      <w:proofErr w:type="spellStart"/>
      <w:r w:rsidRPr="00224BED">
        <w:rPr>
          <w:rFonts w:ascii="Times New Roman" w:hAnsi="Times New Roman" w:cs="Times New Roman"/>
        </w:rPr>
        <w:t>oligos</w:t>
      </w:r>
      <w:proofErr w:type="spellEnd"/>
      <w:r w:rsidRPr="00224BED">
        <w:rPr>
          <w:rFonts w:ascii="Times New Roman" w:hAnsi="Times New Roman" w:cs="Times New Roman"/>
        </w:rPr>
        <w:t xml:space="preserve"> (sense: CTA GCG </w:t>
      </w:r>
      <w:proofErr w:type="spellStart"/>
      <w:r w:rsidRPr="00224BED">
        <w:rPr>
          <w:rFonts w:ascii="Times New Roman" w:hAnsi="Times New Roman" w:cs="Times New Roman"/>
        </w:rPr>
        <w:t>GCG</w:t>
      </w:r>
      <w:proofErr w:type="spellEnd"/>
      <w:r w:rsidRPr="00224BED">
        <w:rPr>
          <w:rFonts w:ascii="Times New Roman" w:hAnsi="Times New Roman" w:cs="Times New Roman"/>
        </w:rPr>
        <w:t xml:space="preserve"> </w:t>
      </w:r>
      <w:proofErr w:type="spellStart"/>
      <w:r w:rsidRPr="00224BED">
        <w:rPr>
          <w:rFonts w:ascii="Times New Roman" w:hAnsi="Times New Roman" w:cs="Times New Roman"/>
        </w:rPr>
        <w:t>GCG</w:t>
      </w:r>
      <w:proofErr w:type="spellEnd"/>
      <w:r w:rsidRPr="00224BED">
        <w:rPr>
          <w:rFonts w:ascii="Times New Roman" w:hAnsi="Times New Roman" w:cs="Times New Roman"/>
        </w:rPr>
        <w:t xml:space="preserve"> CGC CTC GAG GAT CCT TAA T, antisense: TAA GGA TCC TCG AGG CGC GCC G) into the </w:t>
      </w:r>
      <w:proofErr w:type="spellStart"/>
      <w:r w:rsidRPr="00224BED">
        <w:rPr>
          <w:rFonts w:ascii="Times New Roman" w:hAnsi="Times New Roman" w:cs="Times New Roman"/>
        </w:rPr>
        <w:t>NheI</w:t>
      </w:r>
      <w:proofErr w:type="spellEnd"/>
      <w:r w:rsidRPr="00224BED">
        <w:rPr>
          <w:rFonts w:ascii="Times New Roman" w:hAnsi="Times New Roman" w:cs="Times New Roman"/>
        </w:rPr>
        <w:t>/</w:t>
      </w:r>
      <w:proofErr w:type="spellStart"/>
      <w:r w:rsidRPr="00224BED">
        <w:rPr>
          <w:rFonts w:ascii="Times New Roman" w:hAnsi="Times New Roman" w:cs="Times New Roman"/>
        </w:rPr>
        <w:t>PacI</w:t>
      </w:r>
      <w:proofErr w:type="spellEnd"/>
      <w:r w:rsidRPr="00224BED">
        <w:rPr>
          <w:rFonts w:ascii="Times New Roman" w:hAnsi="Times New Roman" w:cs="Times New Roman"/>
        </w:rPr>
        <w:t xml:space="preserve"> site of PB-CA-</w:t>
      </w:r>
      <w:proofErr w:type="spellStart"/>
      <w:r w:rsidRPr="00224BED">
        <w:rPr>
          <w:rFonts w:ascii="Times New Roman" w:hAnsi="Times New Roman" w:cs="Times New Roman"/>
        </w:rPr>
        <w:t>rtTA</w:t>
      </w:r>
      <w:proofErr w:type="spellEnd"/>
      <w:r w:rsidRPr="00224BED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224BED">
        <w:rPr>
          <w:rFonts w:ascii="Times New Roman" w:hAnsi="Times New Roman" w:cs="Times New Roman"/>
        </w:rPr>
        <w:t>adv</w:t>
      </w:r>
      <w:proofErr w:type="spellEnd"/>
      <w:proofErr w:type="gramEnd"/>
      <w:r w:rsidRPr="00224BED">
        <w:rPr>
          <w:rFonts w:ascii="Times New Roman" w:hAnsi="Times New Roman" w:cs="Times New Roman"/>
        </w:rPr>
        <w:fldChar w:fldCharType="begin">
          <w:fldData xml:space="preserve">PEVuZE5vdGU+PENpdGU+PEF1dGhvcj5Xb2x0amVuPC9BdXRob3I+PFllYXI+MjAwOTwvWWVhcj48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Xb2x0amVuPC9BdXRob3I+PFllYXI+MjAwOTwvWWVhcj48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 w:rsidRPr="00224BED">
        <w:rPr>
          <w:rFonts w:ascii="Times New Roman" w:hAnsi="Times New Roman" w:cs="Times New Roman"/>
        </w:rPr>
      </w:r>
      <w:r w:rsidRPr="00224BED"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</w:t>
      </w:r>
      <w:r w:rsidR="002A437A">
        <w:rPr>
          <w:rFonts w:ascii="Times New Roman" w:hAnsi="Times New Roman" w:cs="Times New Roman"/>
          <w:noProof/>
        </w:rPr>
        <w:t>5</w:t>
      </w:r>
      <w:r>
        <w:rPr>
          <w:rFonts w:ascii="Times New Roman" w:hAnsi="Times New Roman" w:cs="Times New Roman"/>
          <w:noProof/>
        </w:rPr>
        <w:t>]</w:t>
      </w:r>
      <w:r w:rsidRPr="00224BED">
        <w:rPr>
          <w:rFonts w:ascii="Times New Roman" w:hAnsi="Times New Roman" w:cs="Times New Roman"/>
        </w:rPr>
        <w:fldChar w:fldCharType="end"/>
      </w:r>
      <w:r w:rsidRPr="00224BED">
        <w:rPr>
          <w:rFonts w:ascii="Times New Roman" w:hAnsi="Times New Roman" w:cs="Times New Roman"/>
        </w:rPr>
        <w:t xml:space="preserve">. Followed by the insertion of </w:t>
      </w:r>
      <w:proofErr w:type="spellStart"/>
      <w:r w:rsidRPr="00224BED">
        <w:rPr>
          <w:rFonts w:ascii="Times New Roman" w:hAnsi="Times New Roman" w:cs="Times New Roman"/>
        </w:rPr>
        <w:t>SalI</w:t>
      </w:r>
      <w:proofErr w:type="spellEnd"/>
      <w:r w:rsidRPr="00224BED">
        <w:rPr>
          <w:rFonts w:ascii="Times New Roman" w:hAnsi="Times New Roman" w:cs="Times New Roman"/>
        </w:rPr>
        <w:t>/</w:t>
      </w:r>
      <w:proofErr w:type="spellStart"/>
      <w:r w:rsidRPr="00224BED">
        <w:rPr>
          <w:rFonts w:ascii="Times New Roman" w:hAnsi="Times New Roman" w:cs="Times New Roman"/>
        </w:rPr>
        <w:t>BamHI</w:t>
      </w:r>
      <w:proofErr w:type="spellEnd"/>
      <w:r w:rsidRPr="00224BED">
        <w:rPr>
          <w:rFonts w:ascii="Times New Roman" w:hAnsi="Times New Roman" w:cs="Times New Roman"/>
        </w:rPr>
        <w:t xml:space="preserve"> fragment of </w:t>
      </w:r>
      <w:proofErr w:type="spellStart"/>
      <w:r w:rsidRPr="00224BED">
        <w:rPr>
          <w:rFonts w:ascii="Times New Roman" w:hAnsi="Times New Roman" w:cs="Times New Roman"/>
        </w:rPr>
        <w:t>pPyCAG</w:t>
      </w:r>
      <w:proofErr w:type="spellEnd"/>
      <w:r w:rsidRPr="00224BED">
        <w:rPr>
          <w:rFonts w:ascii="Times New Roman" w:hAnsi="Times New Roman" w:cs="Times New Roman"/>
        </w:rPr>
        <w:t>-IP</w:t>
      </w:r>
      <w:r w:rsidRPr="00224BED">
        <w:rPr>
          <w:rFonts w:ascii="Times New Roman" w:hAnsi="Times New Roman" w:cs="Times New Roman"/>
        </w:rPr>
        <w:fldChar w:fldCharType="begin">
          <w:fldData xml:space="preserve">PEVuZE5vdGU+PENpdGU+PEF1dGhvcj5OaXdhPC9BdXRob3I+PFllYXI+MTk5ODwvWWVhcj48UmVj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OaXdhPC9BdXRob3I+PFllYXI+MTk5ODwvWWVhcj48UmVj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 w:rsidRPr="00224BED">
        <w:rPr>
          <w:rFonts w:ascii="Times New Roman" w:hAnsi="Times New Roman" w:cs="Times New Roman"/>
        </w:rPr>
      </w:r>
      <w:r w:rsidRPr="00224BED"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</w:t>
      </w:r>
      <w:r w:rsidR="002A437A">
        <w:rPr>
          <w:rFonts w:ascii="Times New Roman" w:hAnsi="Times New Roman" w:cs="Times New Roman"/>
          <w:noProof/>
        </w:rPr>
        <w:t>6</w:t>
      </w:r>
      <w:r>
        <w:rPr>
          <w:rFonts w:ascii="Times New Roman" w:hAnsi="Times New Roman" w:cs="Times New Roman"/>
          <w:noProof/>
        </w:rPr>
        <w:t>]</w:t>
      </w:r>
      <w:r w:rsidRPr="00224BED">
        <w:rPr>
          <w:rFonts w:ascii="Times New Roman" w:hAnsi="Times New Roman" w:cs="Times New Roman"/>
        </w:rPr>
        <w:fldChar w:fldCharType="end"/>
      </w:r>
      <w:r w:rsidRPr="00224BED">
        <w:rPr>
          <w:rFonts w:ascii="Times New Roman" w:hAnsi="Times New Roman" w:cs="Times New Roman"/>
        </w:rPr>
        <w:t xml:space="preserve"> into the </w:t>
      </w:r>
      <w:proofErr w:type="spellStart"/>
      <w:r w:rsidRPr="00224BED">
        <w:rPr>
          <w:rFonts w:ascii="Times New Roman" w:hAnsi="Times New Roman" w:cs="Times New Roman"/>
        </w:rPr>
        <w:t>XhoI</w:t>
      </w:r>
      <w:proofErr w:type="spellEnd"/>
      <w:r w:rsidRPr="00224BED">
        <w:rPr>
          <w:rFonts w:ascii="Times New Roman" w:hAnsi="Times New Roman" w:cs="Times New Roman"/>
        </w:rPr>
        <w:t>/</w:t>
      </w:r>
      <w:proofErr w:type="spellStart"/>
      <w:r w:rsidRPr="00224BED">
        <w:rPr>
          <w:rFonts w:ascii="Times New Roman" w:hAnsi="Times New Roman" w:cs="Times New Roman"/>
        </w:rPr>
        <w:t>BamHI</w:t>
      </w:r>
      <w:proofErr w:type="spellEnd"/>
      <w:r w:rsidRPr="00224BED">
        <w:rPr>
          <w:rFonts w:ascii="Times New Roman" w:hAnsi="Times New Roman" w:cs="Times New Roman"/>
        </w:rPr>
        <w:t xml:space="preserve"> site of PB-MCS to obtain PB-CAG-IP. Gateway cassette </w:t>
      </w:r>
      <w:proofErr w:type="spellStart"/>
      <w:r w:rsidRPr="00224BED">
        <w:rPr>
          <w:rFonts w:ascii="Times New Roman" w:hAnsi="Times New Roman" w:cs="Times New Roman"/>
        </w:rPr>
        <w:t>rfA</w:t>
      </w:r>
      <w:proofErr w:type="spellEnd"/>
      <w:r w:rsidRPr="00224BED">
        <w:rPr>
          <w:rFonts w:ascii="Times New Roman" w:hAnsi="Times New Roman" w:cs="Times New Roman"/>
        </w:rPr>
        <w:t xml:space="preserve"> (Life Technologies) was inserted into the </w:t>
      </w:r>
      <w:proofErr w:type="spellStart"/>
      <w:r w:rsidRPr="00224BED">
        <w:rPr>
          <w:rFonts w:ascii="Times New Roman" w:hAnsi="Times New Roman" w:cs="Times New Roman"/>
        </w:rPr>
        <w:t>XhoI</w:t>
      </w:r>
      <w:proofErr w:type="spellEnd"/>
      <w:r w:rsidRPr="00224BED">
        <w:rPr>
          <w:rFonts w:ascii="Times New Roman" w:hAnsi="Times New Roman" w:cs="Times New Roman"/>
        </w:rPr>
        <w:t xml:space="preserve"> site of PB-CAG-IP to obtain PB-CAG-</w:t>
      </w:r>
      <w:proofErr w:type="spellStart"/>
      <w:r w:rsidRPr="00224BED">
        <w:rPr>
          <w:rFonts w:ascii="Times New Roman" w:hAnsi="Times New Roman" w:cs="Times New Roman"/>
        </w:rPr>
        <w:t>gw</w:t>
      </w:r>
      <w:proofErr w:type="spellEnd"/>
      <w:r w:rsidRPr="00224BED">
        <w:rPr>
          <w:rFonts w:ascii="Times New Roman" w:hAnsi="Times New Roman" w:cs="Times New Roman"/>
        </w:rPr>
        <w:t xml:space="preserve">-IP. The open reading frames of </w:t>
      </w:r>
      <w:r w:rsidRPr="00224BED">
        <w:rPr>
          <w:rFonts w:ascii="Times New Roman" w:hAnsi="Times New Roman" w:cs="Times New Roman"/>
          <w:i/>
        </w:rPr>
        <w:t>NANOS3</w:t>
      </w:r>
      <w:r w:rsidRPr="00224BED">
        <w:rPr>
          <w:rFonts w:ascii="Times New Roman" w:hAnsi="Times New Roman" w:cs="Times New Roman"/>
        </w:rPr>
        <w:t xml:space="preserve"> (NM_001098622.2, sense: CAC CAT GGG GAC CTT TGA CCT GTG GAC A, antisense: CTA GGT GGA CAT GGA GGG AGA GCA GGA G) and </w:t>
      </w:r>
      <w:r w:rsidRPr="00224BED">
        <w:rPr>
          <w:rFonts w:ascii="Times New Roman" w:hAnsi="Times New Roman" w:cs="Times New Roman"/>
          <w:i/>
        </w:rPr>
        <w:t>DAZL</w:t>
      </w:r>
      <w:r w:rsidRPr="00224BED">
        <w:rPr>
          <w:rFonts w:ascii="Times New Roman" w:hAnsi="Times New Roman" w:cs="Times New Roman"/>
        </w:rPr>
        <w:t xml:space="preserve"> (NM_001190811.1, sense: CAC CAT GGC </w:t>
      </w:r>
      <w:proofErr w:type="spellStart"/>
      <w:r w:rsidRPr="00224BED">
        <w:rPr>
          <w:rFonts w:ascii="Times New Roman" w:hAnsi="Times New Roman" w:cs="Times New Roman"/>
        </w:rPr>
        <w:t>GGC</w:t>
      </w:r>
      <w:proofErr w:type="spellEnd"/>
      <w:r w:rsidRPr="00224BED">
        <w:rPr>
          <w:rFonts w:ascii="Times New Roman" w:hAnsi="Times New Roman" w:cs="Times New Roman"/>
        </w:rPr>
        <w:t xml:space="preserve"> TCC CTC GTG TGG, antisense: TCA AAC AGA TTT AAG CAT TGC CCG AC) were amplified by PCR using cDNA synthesized from human testis RNA (</w:t>
      </w:r>
      <w:proofErr w:type="spellStart"/>
      <w:r w:rsidRPr="00224BED">
        <w:rPr>
          <w:rFonts w:ascii="Times New Roman" w:hAnsi="Times New Roman" w:cs="Times New Roman"/>
        </w:rPr>
        <w:t>Clontech</w:t>
      </w:r>
      <w:proofErr w:type="spellEnd"/>
      <w:r w:rsidRPr="00224BED">
        <w:rPr>
          <w:rFonts w:ascii="Times New Roman" w:hAnsi="Times New Roman" w:cs="Times New Roman"/>
        </w:rPr>
        <w:t xml:space="preserve">) as a template. The purified PCR products were cloned into </w:t>
      </w:r>
      <w:proofErr w:type="spellStart"/>
      <w:r w:rsidRPr="00224BED">
        <w:rPr>
          <w:rFonts w:ascii="Times New Roman" w:hAnsi="Times New Roman" w:cs="Times New Roman"/>
        </w:rPr>
        <w:t>pENTR</w:t>
      </w:r>
      <w:proofErr w:type="spellEnd"/>
      <w:r w:rsidRPr="00224BED">
        <w:rPr>
          <w:rFonts w:ascii="Times New Roman" w:hAnsi="Times New Roman" w:cs="Times New Roman"/>
        </w:rPr>
        <w:t>/D-TOPO vectors (Life Technologies) and transferred to PB-CAG-</w:t>
      </w:r>
      <w:proofErr w:type="spellStart"/>
      <w:r w:rsidRPr="00224BED">
        <w:rPr>
          <w:rFonts w:ascii="Times New Roman" w:hAnsi="Times New Roman" w:cs="Times New Roman"/>
        </w:rPr>
        <w:t>gw</w:t>
      </w:r>
      <w:proofErr w:type="spellEnd"/>
      <w:r w:rsidRPr="00224BED">
        <w:rPr>
          <w:rFonts w:ascii="Times New Roman" w:hAnsi="Times New Roman" w:cs="Times New Roman"/>
        </w:rPr>
        <w:t xml:space="preserve">-IP destination vector by the Gateway </w:t>
      </w:r>
      <w:r w:rsidRPr="00224BED">
        <w:rPr>
          <w:rFonts w:ascii="Times New Roman" w:hAnsi="Times New Roman" w:cs="Times New Roman"/>
        </w:rPr>
        <w:lastRenderedPageBreak/>
        <w:t xml:space="preserve">LR recombination system (Life Technologies) according to the manufacturer’s protocol. </w:t>
      </w:r>
    </w:p>
    <w:p w:rsidR="006A44B3" w:rsidRPr="00224BED" w:rsidRDefault="006A44B3" w:rsidP="006A44B3">
      <w:pPr>
        <w:spacing w:line="480" w:lineRule="auto"/>
        <w:jc w:val="both"/>
        <w:rPr>
          <w:rFonts w:ascii="Times New Roman" w:hAnsi="Times New Roman" w:cs="Times New Roman"/>
        </w:rPr>
      </w:pPr>
    </w:p>
    <w:p w:rsidR="006A44B3" w:rsidRPr="006A44B3" w:rsidRDefault="006A44B3" w:rsidP="006A44B3">
      <w:pPr>
        <w:spacing w:line="480" w:lineRule="auto"/>
        <w:jc w:val="both"/>
        <w:rPr>
          <w:rFonts w:ascii="Times New Roman" w:hAnsi="Times New Roman" w:cs="Times New Roman"/>
          <w:b/>
          <w:sz w:val="32"/>
          <w:szCs w:val="32"/>
        </w:rPr>
      </w:pPr>
      <w:r w:rsidRPr="006A44B3">
        <w:rPr>
          <w:rFonts w:ascii="Times New Roman" w:hAnsi="Times New Roman" w:cs="Times New Roman"/>
          <w:b/>
          <w:sz w:val="32"/>
          <w:szCs w:val="32"/>
        </w:rPr>
        <w:t>Q-PCR assays</w:t>
      </w:r>
    </w:p>
    <w:p w:rsidR="006A44B3" w:rsidRPr="00224BED" w:rsidRDefault="006A44B3" w:rsidP="006A44B3">
      <w:pPr>
        <w:spacing w:line="480" w:lineRule="auto"/>
        <w:jc w:val="both"/>
        <w:rPr>
          <w:rFonts w:ascii="Times New Roman" w:hAnsi="Times New Roman" w:cs="Times New Roman"/>
        </w:rPr>
      </w:pPr>
      <w:r w:rsidRPr="00224BED">
        <w:rPr>
          <w:rFonts w:ascii="Times New Roman" w:hAnsi="Times New Roman" w:cs="Times New Roman"/>
          <w:i/>
        </w:rPr>
        <w:t>GAPDH</w:t>
      </w:r>
      <w:r w:rsidRPr="00224BED">
        <w:rPr>
          <w:rFonts w:ascii="Times New Roman" w:hAnsi="Times New Roman" w:cs="Times New Roman"/>
        </w:rPr>
        <w:t xml:space="preserve"> (4333764F), </w:t>
      </w:r>
      <w:r w:rsidRPr="00224BED">
        <w:rPr>
          <w:rFonts w:ascii="Times New Roman" w:hAnsi="Times New Roman" w:cs="Times New Roman"/>
          <w:i/>
        </w:rPr>
        <w:t>RPLPO</w:t>
      </w:r>
      <w:r w:rsidRPr="00224BED">
        <w:rPr>
          <w:rFonts w:ascii="Times New Roman" w:hAnsi="Times New Roman" w:cs="Times New Roman"/>
        </w:rPr>
        <w:t xml:space="preserve"> (4333761F), </w:t>
      </w:r>
      <w:r w:rsidRPr="00224BED">
        <w:rPr>
          <w:rFonts w:ascii="Times New Roman" w:hAnsi="Times New Roman" w:cs="Times New Roman"/>
          <w:i/>
        </w:rPr>
        <w:t>DDX4</w:t>
      </w:r>
      <w:r w:rsidRPr="00224BED">
        <w:rPr>
          <w:rFonts w:ascii="Times New Roman" w:hAnsi="Times New Roman" w:cs="Times New Roman"/>
        </w:rPr>
        <w:t xml:space="preserve"> (Hs00987133_m1), </w:t>
      </w:r>
      <w:r w:rsidRPr="00224BED">
        <w:rPr>
          <w:rFonts w:ascii="Times New Roman" w:hAnsi="Times New Roman" w:cs="Times New Roman"/>
          <w:i/>
        </w:rPr>
        <w:t>DAZL</w:t>
      </w:r>
      <w:r w:rsidRPr="00224BED">
        <w:rPr>
          <w:rFonts w:ascii="Times New Roman" w:hAnsi="Times New Roman" w:cs="Times New Roman"/>
        </w:rPr>
        <w:t xml:space="preserve"> (Hs00154706_m1), </w:t>
      </w:r>
      <w:r w:rsidRPr="00224BED">
        <w:rPr>
          <w:rFonts w:ascii="Times New Roman" w:hAnsi="Times New Roman" w:cs="Times New Roman"/>
          <w:i/>
        </w:rPr>
        <w:t>OCT4</w:t>
      </w:r>
      <w:r w:rsidRPr="00224BED">
        <w:rPr>
          <w:rFonts w:ascii="Times New Roman" w:hAnsi="Times New Roman" w:cs="Times New Roman"/>
        </w:rPr>
        <w:t xml:space="preserve"> (Hs03005111_g1), </w:t>
      </w:r>
      <w:r w:rsidRPr="00224BED">
        <w:rPr>
          <w:rFonts w:ascii="Times New Roman" w:hAnsi="Times New Roman" w:cs="Times New Roman"/>
          <w:i/>
        </w:rPr>
        <w:t>NANOG</w:t>
      </w:r>
      <w:r w:rsidRPr="00224BED">
        <w:rPr>
          <w:rFonts w:ascii="Times New Roman" w:hAnsi="Times New Roman" w:cs="Times New Roman"/>
        </w:rPr>
        <w:t xml:space="preserve"> (Hs02387400_g1), </w:t>
      </w:r>
      <w:r w:rsidRPr="00224BED">
        <w:rPr>
          <w:rFonts w:ascii="Times New Roman" w:hAnsi="Times New Roman" w:cs="Times New Roman"/>
          <w:i/>
        </w:rPr>
        <w:t>SOX2</w:t>
      </w:r>
      <w:r w:rsidRPr="00224BED">
        <w:rPr>
          <w:rFonts w:ascii="Times New Roman" w:hAnsi="Times New Roman" w:cs="Times New Roman"/>
        </w:rPr>
        <w:t xml:space="preserve"> (Hs01053049_s1), </w:t>
      </w:r>
      <w:r w:rsidRPr="00224BED">
        <w:rPr>
          <w:rFonts w:ascii="Times New Roman" w:hAnsi="Times New Roman" w:cs="Times New Roman"/>
          <w:i/>
        </w:rPr>
        <w:t>PLZF</w:t>
      </w:r>
      <w:r w:rsidRPr="00224BED">
        <w:rPr>
          <w:rFonts w:ascii="Times New Roman" w:hAnsi="Times New Roman" w:cs="Times New Roman"/>
        </w:rPr>
        <w:t xml:space="preserve"> (Hs00232313_m1), </w:t>
      </w:r>
      <w:r w:rsidRPr="00224BED">
        <w:rPr>
          <w:rFonts w:ascii="Times New Roman" w:hAnsi="Times New Roman" w:cs="Times New Roman"/>
          <w:i/>
        </w:rPr>
        <w:t>PRDM1</w:t>
      </w:r>
      <w:r w:rsidRPr="00224BED">
        <w:rPr>
          <w:rFonts w:ascii="Times New Roman" w:hAnsi="Times New Roman" w:cs="Times New Roman"/>
        </w:rPr>
        <w:t xml:space="preserve"> (Hs00153357_m1), </w:t>
      </w:r>
      <w:r w:rsidRPr="00224BED">
        <w:rPr>
          <w:rFonts w:ascii="Times New Roman" w:hAnsi="Times New Roman" w:cs="Times New Roman"/>
          <w:i/>
        </w:rPr>
        <w:t>PAX6</w:t>
      </w:r>
      <w:r w:rsidRPr="00224BED">
        <w:rPr>
          <w:rFonts w:ascii="Times New Roman" w:hAnsi="Times New Roman" w:cs="Times New Roman"/>
        </w:rPr>
        <w:t xml:space="preserve"> (Hs01088112_m1), and </w:t>
      </w:r>
      <w:r w:rsidRPr="00224BED">
        <w:rPr>
          <w:rFonts w:ascii="Times New Roman" w:hAnsi="Times New Roman" w:cs="Times New Roman"/>
          <w:i/>
        </w:rPr>
        <w:t>NANOS3</w:t>
      </w:r>
      <w:r w:rsidRPr="00224BED">
        <w:rPr>
          <w:rFonts w:ascii="Times New Roman" w:hAnsi="Times New Roman" w:cs="Times New Roman"/>
        </w:rPr>
        <w:t xml:space="preserve"> (F: GGCGAAGACACAGGACACA, R: GGGCGAAGGCTCAGACTT, P: CCTCTGAAACCTGCTCCTC). </w:t>
      </w:r>
    </w:p>
    <w:p w:rsidR="006A44B3" w:rsidRPr="00224BED" w:rsidRDefault="006A44B3" w:rsidP="006A44B3">
      <w:pPr>
        <w:spacing w:line="480" w:lineRule="auto"/>
        <w:jc w:val="both"/>
        <w:rPr>
          <w:rFonts w:ascii="Times New Roman" w:hAnsi="Times New Roman" w:cs="Times New Roman"/>
        </w:rPr>
      </w:pPr>
    </w:p>
    <w:p w:rsidR="006A44B3" w:rsidRPr="006A44B3" w:rsidRDefault="006A44B3" w:rsidP="006A44B3">
      <w:pPr>
        <w:spacing w:line="480" w:lineRule="auto"/>
        <w:jc w:val="both"/>
        <w:rPr>
          <w:rFonts w:ascii="Times New Roman" w:hAnsi="Times New Roman" w:cs="Times New Roman"/>
          <w:b/>
          <w:sz w:val="32"/>
          <w:szCs w:val="32"/>
        </w:rPr>
      </w:pPr>
      <w:r w:rsidRPr="006A44B3">
        <w:rPr>
          <w:rFonts w:ascii="Times New Roman" w:hAnsi="Times New Roman" w:cs="Times New Roman"/>
          <w:b/>
          <w:sz w:val="32"/>
          <w:szCs w:val="32"/>
        </w:rPr>
        <w:t>Antibodies used for immunofluorescence staining of cells</w:t>
      </w:r>
    </w:p>
    <w:p w:rsidR="006A44B3" w:rsidRPr="00224BED" w:rsidRDefault="006A44B3" w:rsidP="006A44B3">
      <w:pPr>
        <w:spacing w:line="480" w:lineRule="auto"/>
        <w:jc w:val="both"/>
        <w:rPr>
          <w:rFonts w:ascii="Times New Roman" w:hAnsi="Times New Roman" w:cs="Times New Roman"/>
        </w:rPr>
      </w:pPr>
      <w:r w:rsidRPr="00224BED">
        <w:rPr>
          <w:rFonts w:ascii="Times New Roman" w:hAnsi="Times New Roman" w:cs="Times New Roman"/>
        </w:rPr>
        <w:t xml:space="preserve">Primary antibodies used: 1:500 rabbit a-DDX4 (ab13840, </w:t>
      </w:r>
      <w:proofErr w:type="spellStart"/>
      <w:r w:rsidRPr="00224BED">
        <w:rPr>
          <w:rFonts w:ascii="Times New Roman" w:hAnsi="Times New Roman" w:cs="Times New Roman"/>
        </w:rPr>
        <w:t>Abcam</w:t>
      </w:r>
      <w:proofErr w:type="spellEnd"/>
      <w:r w:rsidRPr="00224BED">
        <w:rPr>
          <w:rFonts w:ascii="Times New Roman" w:hAnsi="Times New Roman" w:cs="Times New Roman"/>
        </w:rPr>
        <w:t xml:space="preserve">), 1:2000 rabbit a-NANOS3 (ab70001, </w:t>
      </w:r>
      <w:proofErr w:type="spellStart"/>
      <w:r w:rsidRPr="00224BED">
        <w:rPr>
          <w:rFonts w:ascii="Times New Roman" w:hAnsi="Times New Roman" w:cs="Times New Roman"/>
        </w:rPr>
        <w:t>Abcam</w:t>
      </w:r>
      <w:proofErr w:type="spellEnd"/>
      <w:r w:rsidRPr="00224BED">
        <w:rPr>
          <w:rFonts w:ascii="Times New Roman" w:hAnsi="Times New Roman" w:cs="Times New Roman"/>
        </w:rPr>
        <w:t xml:space="preserve">), 1:1000 rabbit a-DAZL (ab34139, </w:t>
      </w:r>
      <w:proofErr w:type="spellStart"/>
      <w:r w:rsidRPr="00224BED">
        <w:rPr>
          <w:rFonts w:ascii="Times New Roman" w:hAnsi="Times New Roman" w:cs="Times New Roman"/>
        </w:rPr>
        <w:t>Abcam</w:t>
      </w:r>
      <w:proofErr w:type="spellEnd"/>
      <w:r w:rsidRPr="00224BED">
        <w:rPr>
          <w:rFonts w:ascii="Times New Roman" w:hAnsi="Times New Roman" w:cs="Times New Roman"/>
        </w:rPr>
        <w:t xml:space="preserve">), 1:300 mouse a-OCT4 (sc5279, Santa Cruz), 1:500 rabbit a-NANOG (ab21624, </w:t>
      </w:r>
      <w:proofErr w:type="spellStart"/>
      <w:r w:rsidRPr="00224BED">
        <w:rPr>
          <w:rFonts w:ascii="Times New Roman" w:hAnsi="Times New Roman" w:cs="Times New Roman"/>
        </w:rPr>
        <w:t>Abcam</w:t>
      </w:r>
      <w:proofErr w:type="spellEnd"/>
      <w:r w:rsidRPr="00224BED">
        <w:rPr>
          <w:rFonts w:ascii="Times New Roman" w:hAnsi="Times New Roman" w:cs="Times New Roman"/>
        </w:rPr>
        <w:t>), 1:100 mouse a-PLZF (MAB2944, R&amp;D Systems), 1:100 goat a-GFRa1 (AF714, R&amp;D Systems), 1:100 rabbit a-PRDM1 (9115, Cell Signaling), 1:200 mouse a-SOX2 (MAB2018, R&amp;D Systems), 1:100 goat a-OLFM2 (sc161140, Santa Cruz), 1:100 goat a-PIDD (sc32161, Santa Cruz), 1:100 mouse a-PRKCSH (sc374457, Santa Cruz), 1:100 mouse a-ISYNA1 (sc377245, Santa Cruz), 1:100 mouse a-FITM3 (sc100768, Santa Cruz), 1:100 mouse a-CXCL5 (sc377026, Santa Cruz). Secondary antibodies used: Alexa Fluor 488 Donkey a-mouse IgG, Alexa Fluor 594 Donkey a-rabbit IgG, Alexa Fluor 488 Donkey a-goat IgG, Alexa Fluor 488 Donkey a-rabbit IgG (all 1:1000, Life Technologies).</w:t>
      </w:r>
    </w:p>
    <w:p w:rsidR="006A44B3" w:rsidRPr="00224BED" w:rsidRDefault="006A44B3" w:rsidP="006A44B3">
      <w:pPr>
        <w:spacing w:line="480" w:lineRule="auto"/>
        <w:jc w:val="both"/>
        <w:rPr>
          <w:rFonts w:ascii="Times New Roman" w:hAnsi="Times New Roman" w:cs="Times New Roman"/>
        </w:rPr>
      </w:pPr>
    </w:p>
    <w:p w:rsidR="006A44B3" w:rsidRPr="006A44B3" w:rsidRDefault="006A44B3" w:rsidP="006A44B3">
      <w:pPr>
        <w:spacing w:line="480" w:lineRule="auto"/>
        <w:jc w:val="both"/>
        <w:rPr>
          <w:rFonts w:ascii="Times New Roman" w:hAnsi="Times New Roman" w:cs="Times New Roman"/>
          <w:b/>
          <w:sz w:val="32"/>
          <w:szCs w:val="32"/>
        </w:rPr>
      </w:pPr>
      <w:r w:rsidRPr="006A44B3">
        <w:rPr>
          <w:rFonts w:ascii="Times New Roman" w:hAnsi="Times New Roman" w:cs="Times New Roman"/>
          <w:b/>
          <w:sz w:val="32"/>
          <w:szCs w:val="32"/>
        </w:rPr>
        <w:lastRenderedPageBreak/>
        <w:t>Antibodies used for Western blotting</w:t>
      </w:r>
    </w:p>
    <w:p w:rsidR="006A44B3" w:rsidRPr="00224BED" w:rsidRDefault="006A44B3" w:rsidP="006A44B3">
      <w:pPr>
        <w:spacing w:line="480" w:lineRule="auto"/>
        <w:jc w:val="both"/>
        <w:rPr>
          <w:rFonts w:ascii="Times New Roman" w:hAnsi="Times New Roman" w:cs="Times New Roman"/>
        </w:rPr>
      </w:pPr>
      <w:r w:rsidRPr="00224BED">
        <w:rPr>
          <w:rFonts w:ascii="Times New Roman" w:hAnsi="Times New Roman" w:cs="Times New Roman"/>
        </w:rPr>
        <w:t xml:space="preserve">Primary antibodies: 1:1000 DAZL (ab34139, </w:t>
      </w:r>
      <w:proofErr w:type="spellStart"/>
      <w:r w:rsidRPr="00224BED">
        <w:rPr>
          <w:rFonts w:ascii="Times New Roman" w:hAnsi="Times New Roman" w:cs="Times New Roman"/>
        </w:rPr>
        <w:t>Abcam</w:t>
      </w:r>
      <w:proofErr w:type="spellEnd"/>
      <w:r w:rsidRPr="00224BED">
        <w:rPr>
          <w:rFonts w:ascii="Times New Roman" w:hAnsi="Times New Roman" w:cs="Times New Roman"/>
        </w:rPr>
        <w:t xml:space="preserve">), 1:2000 NANOS3 (ab70001, </w:t>
      </w:r>
      <w:proofErr w:type="spellStart"/>
      <w:r w:rsidRPr="00224BED">
        <w:rPr>
          <w:rFonts w:ascii="Times New Roman" w:hAnsi="Times New Roman" w:cs="Times New Roman"/>
        </w:rPr>
        <w:t>Abcam</w:t>
      </w:r>
      <w:proofErr w:type="spellEnd"/>
      <w:r w:rsidRPr="00224BED">
        <w:rPr>
          <w:rFonts w:ascii="Times New Roman" w:hAnsi="Times New Roman" w:cs="Times New Roman"/>
        </w:rPr>
        <w:t xml:space="preserve">), 1:1000 GADPH (sc25778, Santa Cruz). Secondary antibodies: 1:3000 ECL a-rabbit IgG-HRP (GE Healthcare). </w:t>
      </w:r>
    </w:p>
    <w:p w:rsidR="006A44B3" w:rsidRPr="00224BED" w:rsidRDefault="006A44B3" w:rsidP="006A44B3">
      <w:pPr>
        <w:spacing w:line="480" w:lineRule="auto"/>
        <w:jc w:val="both"/>
        <w:rPr>
          <w:rFonts w:ascii="Times New Roman" w:hAnsi="Times New Roman" w:cs="Times New Roman"/>
          <w:i/>
        </w:rPr>
      </w:pPr>
    </w:p>
    <w:p w:rsidR="006A44B3" w:rsidRPr="006A44B3" w:rsidRDefault="006A44B3" w:rsidP="006A44B3">
      <w:pPr>
        <w:spacing w:line="480" w:lineRule="auto"/>
        <w:jc w:val="both"/>
        <w:rPr>
          <w:rFonts w:ascii="Times New Roman" w:hAnsi="Times New Roman" w:cs="Times New Roman"/>
          <w:b/>
          <w:sz w:val="32"/>
          <w:szCs w:val="32"/>
        </w:rPr>
      </w:pPr>
      <w:r w:rsidRPr="006A44B3">
        <w:rPr>
          <w:rFonts w:ascii="Times New Roman" w:hAnsi="Times New Roman" w:cs="Times New Roman"/>
          <w:b/>
          <w:sz w:val="32"/>
          <w:szCs w:val="32"/>
        </w:rPr>
        <w:t>Antibodies used for immunofluorescence staining of tissue sections</w:t>
      </w:r>
    </w:p>
    <w:p w:rsidR="006A44B3" w:rsidRDefault="006A44B3" w:rsidP="006A44B3">
      <w:pPr>
        <w:spacing w:line="480" w:lineRule="auto"/>
        <w:jc w:val="both"/>
        <w:rPr>
          <w:rFonts w:ascii="Times New Roman" w:hAnsi="Times New Roman" w:cs="Times New Roman"/>
        </w:rPr>
      </w:pPr>
      <w:r w:rsidRPr="00224BED">
        <w:rPr>
          <w:rFonts w:ascii="Times New Roman" w:hAnsi="Times New Roman" w:cs="Times New Roman"/>
        </w:rPr>
        <w:t xml:space="preserve">Primary antibodies: 1:400 rabbit a-NUMA (ab84680, </w:t>
      </w:r>
      <w:proofErr w:type="spellStart"/>
      <w:r w:rsidRPr="00224BED">
        <w:rPr>
          <w:rFonts w:ascii="Times New Roman" w:hAnsi="Times New Roman" w:cs="Times New Roman"/>
        </w:rPr>
        <w:t>Abcam</w:t>
      </w:r>
      <w:proofErr w:type="spellEnd"/>
      <w:r w:rsidRPr="00224BED">
        <w:rPr>
          <w:rFonts w:ascii="Times New Roman" w:hAnsi="Times New Roman" w:cs="Times New Roman"/>
        </w:rPr>
        <w:t xml:space="preserve">), 1:500 goat a-DDX4 (AF2030, R&amp;D systems), 1:200 goat a-DPPA3 (ab78559, </w:t>
      </w:r>
      <w:proofErr w:type="spellStart"/>
      <w:r w:rsidRPr="00224BED">
        <w:rPr>
          <w:rFonts w:ascii="Times New Roman" w:hAnsi="Times New Roman" w:cs="Times New Roman"/>
        </w:rPr>
        <w:t>Abcam</w:t>
      </w:r>
      <w:proofErr w:type="spellEnd"/>
      <w:r w:rsidRPr="00224BED">
        <w:rPr>
          <w:rFonts w:ascii="Times New Roman" w:hAnsi="Times New Roman" w:cs="Times New Roman"/>
        </w:rPr>
        <w:t xml:space="preserve">), 1:500 rabbit a-DAZL (ab34139, </w:t>
      </w:r>
      <w:proofErr w:type="spellStart"/>
      <w:r w:rsidRPr="00224BED">
        <w:rPr>
          <w:rFonts w:ascii="Times New Roman" w:hAnsi="Times New Roman" w:cs="Times New Roman"/>
        </w:rPr>
        <w:t>Abcam</w:t>
      </w:r>
      <w:proofErr w:type="spellEnd"/>
      <w:r w:rsidRPr="00224BED">
        <w:rPr>
          <w:rFonts w:ascii="Times New Roman" w:hAnsi="Times New Roman" w:cs="Times New Roman"/>
        </w:rPr>
        <w:t xml:space="preserve">), 1:200 mouse a-UTF1 (mab4337, Millipore), 1:100 goat a-OLFM2 (sc161140, Santa Cruz), 1:100 goat a-PIDD (sc32161, Santa Cruz), 1:100 mouse a-PRKCSH (sc374457, Santa Cruz), 1:100 mouse a-ISYNA1 (sc377245, Santa Cruz), 1:100 mouse a-FITM3 (sc100768, Santa Cruz), 1:100 mouse a-CXCL5 (sc377026, Santa Cruz). Secondary antibodies: 1:200 chicken anti goat HRP (Santa Cruz), or chicken anti rabbit HRP (Santa Cruz), 1:1000 donkey anti mouse Alexa Fluor 488 (Jackson </w:t>
      </w:r>
      <w:proofErr w:type="spellStart"/>
      <w:r w:rsidRPr="00224BED">
        <w:rPr>
          <w:rFonts w:ascii="Times New Roman" w:hAnsi="Times New Roman" w:cs="Times New Roman"/>
        </w:rPr>
        <w:t>Immunoresearch</w:t>
      </w:r>
      <w:proofErr w:type="spellEnd"/>
      <w:r w:rsidRPr="00224BED">
        <w:rPr>
          <w:rFonts w:ascii="Times New Roman" w:hAnsi="Times New Roman" w:cs="Times New Roman"/>
        </w:rPr>
        <w:t xml:space="preserve">), 1:1000 donkey anti goat Alexa Fluor 488 (Jackson </w:t>
      </w:r>
      <w:proofErr w:type="spellStart"/>
      <w:r w:rsidRPr="00224BED">
        <w:rPr>
          <w:rFonts w:ascii="Times New Roman" w:hAnsi="Times New Roman" w:cs="Times New Roman"/>
        </w:rPr>
        <w:t>Immunoresearch</w:t>
      </w:r>
      <w:proofErr w:type="spellEnd"/>
      <w:r w:rsidRPr="00224BED">
        <w:rPr>
          <w:rFonts w:ascii="Times New Roman" w:hAnsi="Times New Roman" w:cs="Times New Roman"/>
        </w:rPr>
        <w:t>).</w:t>
      </w:r>
    </w:p>
    <w:p w:rsidR="006A44B3" w:rsidRPr="00224BED" w:rsidRDefault="006A44B3" w:rsidP="006A44B3">
      <w:pPr>
        <w:spacing w:line="480" w:lineRule="auto"/>
        <w:jc w:val="both"/>
        <w:rPr>
          <w:rFonts w:ascii="Times New Roman" w:hAnsi="Times New Roman" w:cs="Times New Roman"/>
        </w:rPr>
      </w:pPr>
    </w:p>
    <w:p w:rsidR="006A44B3" w:rsidRPr="006A44B3" w:rsidRDefault="006A44B3" w:rsidP="006A44B3">
      <w:pPr>
        <w:spacing w:line="480" w:lineRule="auto"/>
        <w:jc w:val="both"/>
        <w:rPr>
          <w:rFonts w:ascii="Times New Roman" w:hAnsi="Times New Roman" w:cs="Times New Roman"/>
          <w:b/>
          <w:i/>
          <w:sz w:val="36"/>
          <w:szCs w:val="36"/>
        </w:rPr>
      </w:pPr>
      <w:r w:rsidRPr="006A44B3">
        <w:rPr>
          <w:rFonts w:ascii="Times New Roman" w:hAnsi="Times New Roman" w:cs="Times New Roman"/>
          <w:b/>
          <w:sz w:val="36"/>
          <w:szCs w:val="36"/>
        </w:rPr>
        <w:t>Supporting references</w:t>
      </w:r>
    </w:p>
    <w:p w:rsidR="002A437A" w:rsidRPr="00DE04EC" w:rsidRDefault="002A437A" w:rsidP="002A437A">
      <w:pPr>
        <w:pStyle w:val="EndNoteBibliography"/>
        <w:ind w:left="720" w:hanging="720"/>
        <w:rPr>
          <w:noProof/>
        </w:rPr>
      </w:pPr>
      <w:r>
        <w:rPr>
          <w:noProof/>
        </w:rPr>
        <w:t>1</w:t>
      </w:r>
      <w:r w:rsidRPr="00DE04EC">
        <w:rPr>
          <w:noProof/>
        </w:rPr>
        <w:t>. Cary LC, Goebel M, Corsaro BG, Wang HG, Rosen E, et al. (1989) Transposon mutagenesis of baculoviruses: analysis of Trichoplusia ni transposon IFP2 insertions within the FP-locus of nuclear polyhedrosis viruses. Virology 172: 156-169.</w:t>
      </w:r>
    </w:p>
    <w:p w:rsidR="002A437A" w:rsidRPr="00DE04EC" w:rsidRDefault="002A437A" w:rsidP="002A437A">
      <w:pPr>
        <w:pStyle w:val="EndNoteBibliography"/>
        <w:ind w:left="720" w:hanging="720"/>
        <w:rPr>
          <w:noProof/>
        </w:rPr>
      </w:pPr>
      <w:r>
        <w:rPr>
          <w:noProof/>
        </w:rPr>
        <w:t>2</w:t>
      </w:r>
      <w:r w:rsidRPr="00DE04EC">
        <w:rPr>
          <w:noProof/>
        </w:rPr>
        <w:t>. Fraser MJ, Cary L, Boonvisudhi K, Wang HG (1995) Assay for movement of Lepidopteran transposon IFP2 in insect cells using a baculovirus genome as a target DNA. Virology 211: 397-407.</w:t>
      </w:r>
    </w:p>
    <w:p w:rsidR="002A437A" w:rsidRPr="00DE04EC" w:rsidRDefault="002A437A" w:rsidP="002A437A">
      <w:pPr>
        <w:pStyle w:val="EndNoteBibliography"/>
        <w:ind w:left="720" w:hanging="720"/>
        <w:rPr>
          <w:noProof/>
        </w:rPr>
      </w:pPr>
      <w:r>
        <w:rPr>
          <w:noProof/>
        </w:rPr>
        <w:t>3</w:t>
      </w:r>
      <w:r w:rsidRPr="00DE04EC">
        <w:rPr>
          <w:noProof/>
        </w:rPr>
        <w:t>. Okabe M, Ikawa M, Kominami K, Nakanishi T, Nishimune Y (1997) 'Green mice' as a source of ubiquitous green cells. FEBS Lett 407: 313-319.</w:t>
      </w:r>
    </w:p>
    <w:p w:rsidR="002A437A" w:rsidRPr="00DE04EC" w:rsidRDefault="002A437A" w:rsidP="002A437A">
      <w:pPr>
        <w:pStyle w:val="EndNoteBibliography"/>
        <w:ind w:left="720" w:hanging="720"/>
        <w:rPr>
          <w:noProof/>
        </w:rPr>
      </w:pPr>
      <w:r>
        <w:rPr>
          <w:noProof/>
        </w:rPr>
        <w:lastRenderedPageBreak/>
        <w:t>4</w:t>
      </w:r>
      <w:r w:rsidRPr="00DE04EC">
        <w:rPr>
          <w:noProof/>
        </w:rPr>
        <w:t>. Niwa H, Yamamura K, Miyazaki J (1991) Efficient selection for high-expression transfectants with a novel eukaryotic vector. Gene 108: 193-199.</w:t>
      </w:r>
    </w:p>
    <w:p w:rsidR="002A437A" w:rsidRPr="00DE04EC" w:rsidRDefault="002A437A" w:rsidP="002A437A">
      <w:pPr>
        <w:pStyle w:val="EndNoteBibliography"/>
        <w:ind w:left="720" w:hanging="720"/>
        <w:rPr>
          <w:noProof/>
        </w:rPr>
      </w:pPr>
      <w:r>
        <w:rPr>
          <w:noProof/>
        </w:rPr>
        <w:t>5</w:t>
      </w:r>
      <w:r w:rsidRPr="00DE04EC">
        <w:rPr>
          <w:noProof/>
        </w:rPr>
        <w:t>. Woltjen K, Michael IP, Mohseni P, Desai R, Mileikovsky M, et al. (2009) piggyBac transposition reprograms fibroblasts to induced pluripotent stem cells. Nature 458: 766-770.</w:t>
      </w:r>
    </w:p>
    <w:p w:rsidR="002A437A" w:rsidRPr="00DE04EC" w:rsidRDefault="002A437A" w:rsidP="002A437A">
      <w:pPr>
        <w:pStyle w:val="EndNoteBibliography"/>
        <w:ind w:left="720" w:hanging="720"/>
        <w:rPr>
          <w:noProof/>
        </w:rPr>
      </w:pPr>
      <w:r>
        <w:rPr>
          <w:noProof/>
        </w:rPr>
        <w:t>6</w:t>
      </w:r>
      <w:r w:rsidRPr="00DE04EC">
        <w:rPr>
          <w:noProof/>
        </w:rPr>
        <w:t>. Niwa H, Burdon T, Chambers I, Smith A (1998) Self-renewal of pluripotent embryonic stem cells is mediated via activation of STAT3. Genes Dev 12: 2048-2060.</w:t>
      </w:r>
    </w:p>
    <w:p w:rsidR="006A44B3" w:rsidRPr="00224BED" w:rsidRDefault="006A44B3" w:rsidP="006A44B3">
      <w:pPr>
        <w:spacing w:line="480" w:lineRule="auto"/>
        <w:jc w:val="both"/>
        <w:rPr>
          <w:rFonts w:ascii="Times New Roman" w:hAnsi="Times New Roman" w:cs="Times New Roman"/>
          <w:lang w:val="en-GB"/>
        </w:rPr>
      </w:pPr>
    </w:p>
    <w:p w:rsidR="00B767C4" w:rsidRDefault="00B767C4"/>
    <w:sectPr w:rsidR="00B767C4" w:rsidSect="003F44A9">
      <w:footerReference w:type="even" r:id="rId6"/>
      <w:footerReference w:type="default" r:id="rId7"/>
      <w:footerReference w:type="first" r:id="rId8"/>
      <w:pgSz w:w="11900" w:h="16840"/>
      <w:pgMar w:top="1440" w:right="1800" w:bottom="1440" w:left="1800" w:header="708" w:footer="708" w:gutter="0"/>
      <w:lnNumType w:countBy="1" w:restart="continuous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87FBB" w:rsidRDefault="00087FBB">
      <w:r>
        <w:separator/>
      </w:r>
    </w:p>
  </w:endnote>
  <w:endnote w:type="continuationSeparator" w:id="0">
    <w:p w:rsidR="00087FBB" w:rsidRDefault="00087FB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739B6" w:rsidRDefault="006A44B3" w:rsidP="00BE17B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A739B6" w:rsidRDefault="00087FBB" w:rsidP="00114C33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739B6" w:rsidRDefault="006A44B3" w:rsidP="00BE17B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53905">
      <w:rPr>
        <w:rStyle w:val="PageNumber"/>
        <w:noProof/>
      </w:rPr>
      <w:t>4</w:t>
    </w:r>
    <w:r>
      <w:rPr>
        <w:rStyle w:val="PageNumber"/>
      </w:rPr>
      <w:fldChar w:fldCharType="end"/>
    </w:r>
  </w:p>
  <w:p w:rsidR="00A739B6" w:rsidRDefault="00087FBB" w:rsidP="00114C33">
    <w:pPr>
      <w:pStyle w:val="Footer"/>
      <w:ind w:right="36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82037971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739B6" w:rsidRDefault="006A44B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53905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A739B6" w:rsidRDefault="00087FB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87FBB" w:rsidRDefault="00087FBB">
      <w:r>
        <w:separator/>
      </w:r>
    </w:p>
  </w:footnote>
  <w:footnote w:type="continuationSeparator" w:id="0">
    <w:p w:rsidR="00087FBB" w:rsidRDefault="00087FB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trackRevisions/>
  <w:documentProtection w:edit="trackedChanges" w:enforcement="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A44B3"/>
    <w:rsid w:val="0000021B"/>
    <w:rsid w:val="00000E9A"/>
    <w:rsid w:val="00001D11"/>
    <w:rsid w:val="00003C12"/>
    <w:rsid w:val="00007512"/>
    <w:rsid w:val="0001465A"/>
    <w:rsid w:val="00016AB2"/>
    <w:rsid w:val="0002569F"/>
    <w:rsid w:val="00030C5A"/>
    <w:rsid w:val="0003642E"/>
    <w:rsid w:val="0003717B"/>
    <w:rsid w:val="00040222"/>
    <w:rsid w:val="00041430"/>
    <w:rsid w:val="0004218D"/>
    <w:rsid w:val="00042EA0"/>
    <w:rsid w:val="0004462E"/>
    <w:rsid w:val="00044D1D"/>
    <w:rsid w:val="00045284"/>
    <w:rsid w:val="00047046"/>
    <w:rsid w:val="00050287"/>
    <w:rsid w:val="00053059"/>
    <w:rsid w:val="0005391B"/>
    <w:rsid w:val="00054384"/>
    <w:rsid w:val="00055EE8"/>
    <w:rsid w:val="00060CB8"/>
    <w:rsid w:val="000617E1"/>
    <w:rsid w:val="0006499C"/>
    <w:rsid w:val="00065747"/>
    <w:rsid w:val="00065D9C"/>
    <w:rsid w:val="000718E6"/>
    <w:rsid w:val="000735A6"/>
    <w:rsid w:val="000741BD"/>
    <w:rsid w:val="00077BAD"/>
    <w:rsid w:val="00080B76"/>
    <w:rsid w:val="00083F5B"/>
    <w:rsid w:val="00087FBB"/>
    <w:rsid w:val="000907FB"/>
    <w:rsid w:val="000922D5"/>
    <w:rsid w:val="00093037"/>
    <w:rsid w:val="00095BC5"/>
    <w:rsid w:val="000975D6"/>
    <w:rsid w:val="00097B25"/>
    <w:rsid w:val="000A0548"/>
    <w:rsid w:val="000A3E90"/>
    <w:rsid w:val="000A4808"/>
    <w:rsid w:val="000B064C"/>
    <w:rsid w:val="000B0E60"/>
    <w:rsid w:val="000B20CC"/>
    <w:rsid w:val="000B52DC"/>
    <w:rsid w:val="000B5D45"/>
    <w:rsid w:val="000C273E"/>
    <w:rsid w:val="000C6EC3"/>
    <w:rsid w:val="000C7F2F"/>
    <w:rsid w:val="000D0880"/>
    <w:rsid w:val="000D16FA"/>
    <w:rsid w:val="000D3545"/>
    <w:rsid w:val="000E039D"/>
    <w:rsid w:val="000E17C4"/>
    <w:rsid w:val="000E18FA"/>
    <w:rsid w:val="000E2B10"/>
    <w:rsid w:val="000E4E18"/>
    <w:rsid w:val="000E621C"/>
    <w:rsid w:val="000E7D74"/>
    <w:rsid w:val="000F1450"/>
    <w:rsid w:val="000F3328"/>
    <w:rsid w:val="000F39CA"/>
    <w:rsid w:val="000F431B"/>
    <w:rsid w:val="001022C1"/>
    <w:rsid w:val="00110965"/>
    <w:rsid w:val="00111781"/>
    <w:rsid w:val="001119D3"/>
    <w:rsid w:val="00112432"/>
    <w:rsid w:val="001149C6"/>
    <w:rsid w:val="00115214"/>
    <w:rsid w:val="00117A6A"/>
    <w:rsid w:val="00117C0E"/>
    <w:rsid w:val="00117E08"/>
    <w:rsid w:val="00121A69"/>
    <w:rsid w:val="00122661"/>
    <w:rsid w:val="0013223C"/>
    <w:rsid w:val="0013266C"/>
    <w:rsid w:val="00136727"/>
    <w:rsid w:val="00137643"/>
    <w:rsid w:val="00137DA5"/>
    <w:rsid w:val="001416B7"/>
    <w:rsid w:val="00141DE6"/>
    <w:rsid w:val="00145E36"/>
    <w:rsid w:val="00150FEC"/>
    <w:rsid w:val="001537CD"/>
    <w:rsid w:val="0015618D"/>
    <w:rsid w:val="00156613"/>
    <w:rsid w:val="00171991"/>
    <w:rsid w:val="00171DA7"/>
    <w:rsid w:val="0017446D"/>
    <w:rsid w:val="001761EC"/>
    <w:rsid w:val="00181981"/>
    <w:rsid w:val="00184B9C"/>
    <w:rsid w:val="00185D4E"/>
    <w:rsid w:val="00186130"/>
    <w:rsid w:val="00192F66"/>
    <w:rsid w:val="001954C5"/>
    <w:rsid w:val="001A0B17"/>
    <w:rsid w:val="001A2AD6"/>
    <w:rsid w:val="001A4CE5"/>
    <w:rsid w:val="001A76FA"/>
    <w:rsid w:val="001B122F"/>
    <w:rsid w:val="001B352B"/>
    <w:rsid w:val="001B4747"/>
    <w:rsid w:val="001B4C32"/>
    <w:rsid w:val="001B4D7E"/>
    <w:rsid w:val="001C2D59"/>
    <w:rsid w:val="001C30B4"/>
    <w:rsid w:val="001C7B45"/>
    <w:rsid w:val="001D2228"/>
    <w:rsid w:val="001D64FA"/>
    <w:rsid w:val="001E0845"/>
    <w:rsid w:val="001E7ADF"/>
    <w:rsid w:val="001F0F1C"/>
    <w:rsid w:val="001F3FE7"/>
    <w:rsid w:val="001F77BF"/>
    <w:rsid w:val="0020032D"/>
    <w:rsid w:val="0020185F"/>
    <w:rsid w:val="00206664"/>
    <w:rsid w:val="00210370"/>
    <w:rsid w:val="00212217"/>
    <w:rsid w:val="00214C01"/>
    <w:rsid w:val="002159EB"/>
    <w:rsid w:val="0021670C"/>
    <w:rsid w:val="002216DB"/>
    <w:rsid w:val="00221CE2"/>
    <w:rsid w:val="002227CC"/>
    <w:rsid w:val="00225D8E"/>
    <w:rsid w:val="002265D7"/>
    <w:rsid w:val="002266F9"/>
    <w:rsid w:val="00226B0B"/>
    <w:rsid w:val="00226F28"/>
    <w:rsid w:val="002322B9"/>
    <w:rsid w:val="002345B0"/>
    <w:rsid w:val="00234718"/>
    <w:rsid w:val="00235C51"/>
    <w:rsid w:val="002408E9"/>
    <w:rsid w:val="00242772"/>
    <w:rsid w:val="00242B1C"/>
    <w:rsid w:val="00243684"/>
    <w:rsid w:val="00244229"/>
    <w:rsid w:val="00245261"/>
    <w:rsid w:val="00245A6F"/>
    <w:rsid w:val="00250F5D"/>
    <w:rsid w:val="00253873"/>
    <w:rsid w:val="00253905"/>
    <w:rsid w:val="00253B85"/>
    <w:rsid w:val="00255BCA"/>
    <w:rsid w:val="00257600"/>
    <w:rsid w:val="00261E58"/>
    <w:rsid w:val="002718FD"/>
    <w:rsid w:val="00271C28"/>
    <w:rsid w:val="00273A53"/>
    <w:rsid w:val="00274D60"/>
    <w:rsid w:val="00276480"/>
    <w:rsid w:val="002835A9"/>
    <w:rsid w:val="0028394E"/>
    <w:rsid w:val="002846C7"/>
    <w:rsid w:val="00285DEC"/>
    <w:rsid w:val="002901F5"/>
    <w:rsid w:val="0029072D"/>
    <w:rsid w:val="00292F80"/>
    <w:rsid w:val="00293871"/>
    <w:rsid w:val="00294EE5"/>
    <w:rsid w:val="00295C70"/>
    <w:rsid w:val="002963C5"/>
    <w:rsid w:val="002A2AC4"/>
    <w:rsid w:val="002A437A"/>
    <w:rsid w:val="002A559E"/>
    <w:rsid w:val="002B2A02"/>
    <w:rsid w:val="002B2A57"/>
    <w:rsid w:val="002C257F"/>
    <w:rsid w:val="002C30D1"/>
    <w:rsid w:val="002C3634"/>
    <w:rsid w:val="002C6475"/>
    <w:rsid w:val="002C751E"/>
    <w:rsid w:val="002D135A"/>
    <w:rsid w:val="002D2698"/>
    <w:rsid w:val="002D4057"/>
    <w:rsid w:val="002D5070"/>
    <w:rsid w:val="002D7C59"/>
    <w:rsid w:val="002E2610"/>
    <w:rsid w:val="002E35CD"/>
    <w:rsid w:val="002E63BE"/>
    <w:rsid w:val="002E6BB8"/>
    <w:rsid w:val="002F0FBB"/>
    <w:rsid w:val="002F22CD"/>
    <w:rsid w:val="002F23D0"/>
    <w:rsid w:val="002F6828"/>
    <w:rsid w:val="003040B9"/>
    <w:rsid w:val="00305937"/>
    <w:rsid w:val="00311A1B"/>
    <w:rsid w:val="00317F74"/>
    <w:rsid w:val="00321A60"/>
    <w:rsid w:val="00325605"/>
    <w:rsid w:val="0032609D"/>
    <w:rsid w:val="0032696E"/>
    <w:rsid w:val="00326C80"/>
    <w:rsid w:val="003327C4"/>
    <w:rsid w:val="0033447B"/>
    <w:rsid w:val="00337533"/>
    <w:rsid w:val="0034009C"/>
    <w:rsid w:val="00340BD2"/>
    <w:rsid w:val="003427F9"/>
    <w:rsid w:val="00342ABD"/>
    <w:rsid w:val="003454A7"/>
    <w:rsid w:val="00352C03"/>
    <w:rsid w:val="00352EF5"/>
    <w:rsid w:val="00353678"/>
    <w:rsid w:val="0035408E"/>
    <w:rsid w:val="00360605"/>
    <w:rsid w:val="00360DF0"/>
    <w:rsid w:val="003630D3"/>
    <w:rsid w:val="0036585F"/>
    <w:rsid w:val="0038108F"/>
    <w:rsid w:val="00384346"/>
    <w:rsid w:val="00392720"/>
    <w:rsid w:val="00392C04"/>
    <w:rsid w:val="003932F8"/>
    <w:rsid w:val="0039560D"/>
    <w:rsid w:val="003A2D7F"/>
    <w:rsid w:val="003A5346"/>
    <w:rsid w:val="003A59B0"/>
    <w:rsid w:val="003A66C8"/>
    <w:rsid w:val="003A6A81"/>
    <w:rsid w:val="003A798E"/>
    <w:rsid w:val="003B01E2"/>
    <w:rsid w:val="003B1A3E"/>
    <w:rsid w:val="003B7851"/>
    <w:rsid w:val="003C0058"/>
    <w:rsid w:val="003C3EE7"/>
    <w:rsid w:val="003C6D92"/>
    <w:rsid w:val="003C6F31"/>
    <w:rsid w:val="003D2A67"/>
    <w:rsid w:val="003D7A4A"/>
    <w:rsid w:val="003E253C"/>
    <w:rsid w:val="003E6148"/>
    <w:rsid w:val="003E6C49"/>
    <w:rsid w:val="003F142A"/>
    <w:rsid w:val="003F41B5"/>
    <w:rsid w:val="003F535C"/>
    <w:rsid w:val="003F695A"/>
    <w:rsid w:val="00405093"/>
    <w:rsid w:val="004066A3"/>
    <w:rsid w:val="00407A36"/>
    <w:rsid w:val="00410630"/>
    <w:rsid w:val="004107A6"/>
    <w:rsid w:val="00412722"/>
    <w:rsid w:val="004129C2"/>
    <w:rsid w:val="0041376F"/>
    <w:rsid w:val="004201BE"/>
    <w:rsid w:val="004213C5"/>
    <w:rsid w:val="00421AEA"/>
    <w:rsid w:val="00423B3E"/>
    <w:rsid w:val="0043525A"/>
    <w:rsid w:val="00436D97"/>
    <w:rsid w:val="0044272A"/>
    <w:rsid w:val="00445BFD"/>
    <w:rsid w:val="004501F5"/>
    <w:rsid w:val="004503F5"/>
    <w:rsid w:val="00450F6D"/>
    <w:rsid w:val="00456B01"/>
    <w:rsid w:val="004577BC"/>
    <w:rsid w:val="00457F60"/>
    <w:rsid w:val="00462D70"/>
    <w:rsid w:val="0046376D"/>
    <w:rsid w:val="004736BF"/>
    <w:rsid w:val="00474F17"/>
    <w:rsid w:val="00475D0D"/>
    <w:rsid w:val="00476003"/>
    <w:rsid w:val="00481F8E"/>
    <w:rsid w:val="00482A8A"/>
    <w:rsid w:val="00483ED2"/>
    <w:rsid w:val="00484E09"/>
    <w:rsid w:val="0048651F"/>
    <w:rsid w:val="00491381"/>
    <w:rsid w:val="0049203F"/>
    <w:rsid w:val="00492E96"/>
    <w:rsid w:val="00496A8B"/>
    <w:rsid w:val="004A0F51"/>
    <w:rsid w:val="004A4396"/>
    <w:rsid w:val="004B370A"/>
    <w:rsid w:val="004B3A38"/>
    <w:rsid w:val="004B3E58"/>
    <w:rsid w:val="004B6E83"/>
    <w:rsid w:val="004B7466"/>
    <w:rsid w:val="004C27C8"/>
    <w:rsid w:val="004C3AB6"/>
    <w:rsid w:val="004C5BCA"/>
    <w:rsid w:val="004C658A"/>
    <w:rsid w:val="004C66FF"/>
    <w:rsid w:val="004D26C6"/>
    <w:rsid w:val="004D32E5"/>
    <w:rsid w:val="004D3359"/>
    <w:rsid w:val="004D458B"/>
    <w:rsid w:val="004D503D"/>
    <w:rsid w:val="004D5178"/>
    <w:rsid w:val="004D5880"/>
    <w:rsid w:val="004E1A24"/>
    <w:rsid w:val="004E356B"/>
    <w:rsid w:val="004E6057"/>
    <w:rsid w:val="004E6DA9"/>
    <w:rsid w:val="004F2337"/>
    <w:rsid w:val="004F3A81"/>
    <w:rsid w:val="004F4F9D"/>
    <w:rsid w:val="004F5918"/>
    <w:rsid w:val="004F6A98"/>
    <w:rsid w:val="004F7AC5"/>
    <w:rsid w:val="00501673"/>
    <w:rsid w:val="00507519"/>
    <w:rsid w:val="00511BE2"/>
    <w:rsid w:val="0051335F"/>
    <w:rsid w:val="0051392E"/>
    <w:rsid w:val="00514038"/>
    <w:rsid w:val="005161D5"/>
    <w:rsid w:val="005202EB"/>
    <w:rsid w:val="00530500"/>
    <w:rsid w:val="00531D0D"/>
    <w:rsid w:val="00532961"/>
    <w:rsid w:val="00537D73"/>
    <w:rsid w:val="00544EC4"/>
    <w:rsid w:val="005465C0"/>
    <w:rsid w:val="00550C63"/>
    <w:rsid w:val="00551611"/>
    <w:rsid w:val="005547B4"/>
    <w:rsid w:val="00554D86"/>
    <w:rsid w:val="00557737"/>
    <w:rsid w:val="00557EDF"/>
    <w:rsid w:val="00563615"/>
    <w:rsid w:val="00570D15"/>
    <w:rsid w:val="0057147B"/>
    <w:rsid w:val="005735D4"/>
    <w:rsid w:val="00573CC0"/>
    <w:rsid w:val="00573EAA"/>
    <w:rsid w:val="00576B4D"/>
    <w:rsid w:val="00582B26"/>
    <w:rsid w:val="005840E0"/>
    <w:rsid w:val="00584BA8"/>
    <w:rsid w:val="00584E38"/>
    <w:rsid w:val="005855C8"/>
    <w:rsid w:val="00590BF0"/>
    <w:rsid w:val="00594042"/>
    <w:rsid w:val="0059425F"/>
    <w:rsid w:val="005979BA"/>
    <w:rsid w:val="005A03BA"/>
    <w:rsid w:val="005A2490"/>
    <w:rsid w:val="005A299C"/>
    <w:rsid w:val="005A379B"/>
    <w:rsid w:val="005A62BC"/>
    <w:rsid w:val="005A76CC"/>
    <w:rsid w:val="005B251D"/>
    <w:rsid w:val="005B47D9"/>
    <w:rsid w:val="005C5AED"/>
    <w:rsid w:val="005C737B"/>
    <w:rsid w:val="005D28FE"/>
    <w:rsid w:val="005D2EDE"/>
    <w:rsid w:val="005D3580"/>
    <w:rsid w:val="005D3FFC"/>
    <w:rsid w:val="005D51F1"/>
    <w:rsid w:val="005E23B7"/>
    <w:rsid w:val="005E60E0"/>
    <w:rsid w:val="005E6501"/>
    <w:rsid w:val="005E6BF2"/>
    <w:rsid w:val="005F217D"/>
    <w:rsid w:val="005F2F76"/>
    <w:rsid w:val="005F562D"/>
    <w:rsid w:val="005F63B3"/>
    <w:rsid w:val="00600310"/>
    <w:rsid w:val="006051E1"/>
    <w:rsid w:val="006127B3"/>
    <w:rsid w:val="006149C7"/>
    <w:rsid w:val="006176F0"/>
    <w:rsid w:val="00617A41"/>
    <w:rsid w:val="0062093D"/>
    <w:rsid w:val="00622499"/>
    <w:rsid w:val="00632536"/>
    <w:rsid w:val="00636F9C"/>
    <w:rsid w:val="0063719A"/>
    <w:rsid w:val="00642FE3"/>
    <w:rsid w:val="00643EE1"/>
    <w:rsid w:val="00650269"/>
    <w:rsid w:val="0065182B"/>
    <w:rsid w:val="00652A3C"/>
    <w:rsid w:val="00656D8A"/>
    <w:rsid w:val="00663555"/>
    <w:rsid w:val="00667DF5"/>
    <w:rsid w:val="0067401B"/>
    <w:rsid w:val="0067506E"/>
    <w:rsid w:val="0067605B"/>
    <w:rsid w:val="00676089"/>
    <w:rsid w:val="00676446"/>
    <w:rsid w:val="0068071F"/>
    <w:rsid w:val="00684AD4"/>
    <w:rsid w:val="006918AA"/>
    <w:rsid w:val="00695359"/>
    <w:rsid w:val="00695EB1"/>
    <w:rsid w:val="0069688B"/>
    <w:rsid w:val="00696E6F"/>
    <w:rsid w:val="00697060"/>
    <w:rsid w:val="006A06A7"/>
    <w:rsid w:val="006A1D36"/>
    <w:rsid w:val="006A44B3"/>
    <w:rsid w:val="006A538A"/>
    <w:rsid w:val="006A6D23"/>
    <w:rsid w:val="006B1FDD"/>
    <w:rsid w:val="006B2D33"/>
    <w:rsid w:val="006B3141"/>
    <w:rsid w:val="006B315A"/>
    <w:rsid w:val="006B5679"/>
    <w:rsid w:val="006C18E7"/>
    <w:rsid w:val="006C69FE"/>
    <w:rsid w:val="006D691A"/>
    <w:rsid w:val="006D7131"/>
    <w:rsid w:val="006E0439"/>
    <w:rsid w:val="006E140F"/>
    <w:rsid w:val="006E16CA"/>
    <w:rsid w:val="006E5C2B"/>
    <w:rsid w:val="006F308A"/>
    <w:rsid w:val="006F422F"/>
    <w:rsid w:val="006F7C78"/>
    <w:rsid w:val="007008FC"/>
    <w:rsid w:val="007045E7"/>
    <w:rsid w:val="00706843"/>
    <w:rsid w:val="00706C99"/>
    <w:rsid w:val="00716264"/>
    <w:rsid w:val="00716E57"/>
    <w:rsid w:val="00720711"/>
    <w:rsid w:val="007207DA"/>
    <w:rsid w:val="00730C6D"/>
    <w:rsid w:val="007315BC"/>
    <w:rsid w:val="00735560"/>
    <w:rsid w:val="00735947"/>
    <w:rsid w:val="00737BF0"/>
    <w:rsid w:val="00742E0F"/>
    <w:rsid w:val="00746B4C"/>
    <w:rsid w:val="00750314"/>
    <w:rsid w:val="00750C6D"/>
    <w:rsid w:val="00753961"/>
    <w:rsid w:val="00755EEB"/>
    <w:rsid w:val="007601C5"/>
    <w:rsid w:val="007604CE"/>
    <w:rsid w:val="007629A1"/>
    <w:rsid w:val="00767F37"/>
    <w:rsid w:val="00773313"/>
    <w:rsid w:val="00773589"/>
    <w:rsid w:val="00774578"/>
    <w:rsid w:val="00776647"/>
    <w:rsid w:val="00776B19"/>
    <w:rsid w:val="00777EFB"/>
    <w:rsid w:val="0078079F"/>
    <w:rsid w:val="0078277E"/>
    <w:rsid w:val="007834DC"/>
    <w:rsid w:val="007859F4"/>
    <w:rsid w:val="0078615C"/>
    <w:rsid w:val="00791C14"/>
    <w:rsid w:val="007949B0"/>
    <w:rsid w:val="00794AB6"/>
    <w:rsid w:val="00797425"/>
    <w:rsid w:val="007A1C76"/>
    <w:rsid w:val="007A219E"/>
    <w:rsid w:val="007A3930"/>
    <w:rsid w:val="007A4CE3"/>
    <w:rsid w:val="007A6139"/>
    <w:rsid w:val="007A752B"/>
    <w:rsid w:val="007B00C8"/>
    <w:rsid w:val="007B0B1C"/>
    <w:rsid w:val="007B21AC"/>
    <w:rsid w:val="007B2D47"/>
    <w:rsid w:val="007B55C8"/>
    <w:rsid w:val="007B5E9D"/>
    <w:rsid w:val="007B6590"/>
    <w:rsid w:val="007B7C3F"/>
    <w:rsid w:val="007C3D3C"/>
    <w:rsid w:val="007C48D4"/>
    <w:rsid w:val="007D0AC0"/>
    <w:rsid w:val="007D11D9"/>
    <w:rsid w:val="007D1347"/>
    <w:rsid w:val="007D149D"/>
    <w:rsid w:val="007D1CB8"/>
    <w:rsid w:val="007D303A"/>
    <w:rsid w:val="007D4E73"/>
    <w:rsid w:val="007E0724"/>
    <w:rsid w:val="007F051E"/>
    <w:rsid w:val="007F0AE3"/>
    <w:rsid w:val="007F0EC9"/>
    <w:rsid w:val="007F3987"/>
    <w:rsid w:val="007F4187"/>
    <w:rsid w:val="007F6AB0"/>
    <w:rsid w:val="007F6FAD"/>
    <w:rsid w:val="007F7BDF"/>
    <w:rsid w:val="00804357"/>
    <w:rsid w:val="0080639A"/>
    <w:rsid w:val="008074DC"/>
    <w:rsid w:val="00810647"/>
    <w:rsid w:val="00810BEA"/>
    <w:rsid w:val="0081440B"/>
    <w:rsid w:val="008145FA"/>
    <w:rsid w:val="008175DA"/>
    <w:rsid w:val="00824B6B"/>
    <w:rsid w:val="008254AF"/>
    <w:rsid w:val="00826918"/>
    <w:rsid w:val="00826E73"/>
    <w:rsid w:val="00827C24"/>
    <w:rsid w:val="00835521"/>
    <w:rsid w:val="00837E27"/>
    <w:rsid w:val="00843D11"/>
    <w:rsid w:val="00843D4D"/>
    <w:rsid w:val="00844195"/>
    <w:rsid w:val="00847BBF"/>
    <w:rsid w:val="00850272"/>
    <w:rsid w:val="008516D7"/>
    <w:rsid w:val="00851BC6"/>
    <w:rsid w:val="0085330C"/>
    <w:rsid w:val="0085523A"/>
    <w:rsid w:val="008568B9"/>
    <w:rsid w:val="008577E2"/>
    <w:rsid w:val="00860222"/>
    <w:rsid w:val="00863405"/>
    <w:rsid w:val="008648F5"/>
    <w:rsid w:val="008655DF"/>
    <w:rsid w:val="008709E8"/>
    <w:rsid w:val="00872D61"/>
    <w:rsid w:val="008730AD"/>
    <w:rsid w:val="008742F3"/>
    <w:rsid w:val="00874F67"/>
    <w:rsid w:val="0087608D"/>
    <w:rsid w:val="00880B27"/>
    <w:rsid w:val="00880EAD"/>
    <w:rsid w:val="00882EA3"/>
    <w:rsid w:val="00890FD5"/>
    <w:rsid w:val="00894826"/>
    <w:rsid w:val="0089490E"/>
    <w:rsid w:val="008A05BE"/>
    <w:rsid w:val="008A34FE"/>
    <w:rsid w:val="008A4A34"/>
    <w:rsid w:val="008A5A69"/>
    <w:rsid w:val="008B174A"/>
    <w:rsid w:val="008B21F7"/>
    <w:rsid w:val="008B2283"/>
    <w:rsid w:val="008B5842"/>
    <w:rsid w:val="008B5F28"/>
    <w:rsid w:val="008B62F6"/>
    <w:rsid w:val="008B7AEB"/>
    <w:rsid w:val="008C048B"/>
    <w:rsid w:val="008C1924"/>
    <w:rsid w:val="008C470A"/>
    <w:rsid w:val="008D0692"/>
    <w:rsid w:val="008D0891"/>
    <w:rsid w:val="008D14E2"/>
    <w:rsid w:val="008D37F0"/>
    <w:rsid w:val="008E19E1"/>
    <w:rsid w:val="008E2D10"/>
    <w:rsid w:val="008E306A"/>
    <w:rsid w:val="008E51FB"/>
    <w:rsid w:val="008E5560"/>
    <w:rsid w:val="008E70AC"/>
    <w:rsid w:val="008E70B5"/>
    <w:rsid w:val="008E77D0"/>
    <w:rsid w:val="008F4BD0"/>
    <w:rsid w:val="008F5F12"/>
    <w:rsid w:val="008F7593"/>
    <w:rsid w:val="00901D5D"/>
    <w:rsid w:val="009041F3"/>
    <w:rsid w:val="00910782"/>
    <w:rsid w:val="00914B5F"/>
    <w:rsid w:val="00916655"/>
    <w:rsid w:val="009166B1"/>
    <w:rsid w:val="009235F7"/>
    <w:rsid w:val="00924C3B"/>
    <w:rsid w:val="009272D4"/>
    <w:rsid w:val="00930E33"/>
    <w:rsid w:val="00947414"/>
    <w:rsid w:val="00947AF2"/>
    <w:rsid w:val="0095036E"/>
    <w:rsid w:val="00953895"/>
    <w:rsid w:val="0095397F"/>
    <w:rsid w:val="00961E4E"/>
    <w:rsid w:val="009628F1"/>
    <w:rsid w:val="009657A2"/>
    <w:rsid w:val="0096662E"/>
    <w:rsid w:val="00983107"/>
    <w:rsid w:val="009831A2"/>
    <w:rsid w:val="009832B3"/>
    <w:rsid w:val="00983615"/>
    <w:rsid w:val="00984339"/>
    <w:rsid w:val="00985A67"/>
    <w:rsid w:val="009865D6"/>
    <w:rsid w:val="00991CF2"/>
    <w:rsid w:val="00997C66"/>
    <w:rsid w:val="009A044D"/>
    <w:rsid w:val="009A1F29"/>
    <w:rsid w:val="009A448F"/>
    <w:rsid w:val="009A4B12"/>
    <w:rsid w:val="009A5978"/>
    <w:rsid w:val="009A75B4"/>
    <w:rsid w:val="009B0A45"/>
    <w:rsid w:val="009B1B74"/>
    <w:rsid w:val="009B1D0C"/>
    <w:rsid w:val="009B42C2"/>
    <w:rsid w:val="009B4F08"/>
    <w:rsid w:val="009B5572"/>
    <w:rsid w:val="009B5E48"/>
    <w:rsid w:val="009B6506"/>
    <w:rsid w:val="009C3A10"/>
    <w:rsid w:val="009C45C4"/>
    <w:rsid w:val="009C536D"/>
    <w:rsid w:val="009C77DC"/>
    <w:rsid w:val="009C78AA"/>
    <w:rsid w:val="009C7D3E"/>
    <w:rsid w:val="009D0247"/>
    <w:rsid w:val="009D09BB"/>
    <w:rsid w:val="009D312C"/>
    <w:rsid w:val="009D3C50"/>
    <w:rsid w:val="009D7FF5"/>
    <w:rsid w:val="009E029D"/>
    <w:rsid w:val="009E3A46"/>
    <w:rsid w:val="009F043F"/>
    <w:rsid w:val="009F2F6D"/>
    <w:rsid w:val="009F6672"/>
    <w:rsid w:val="009F798B"/>
    <w:rsid w:val="009F7CAC"/>
    <w:rsid w:val="00A00540"/>
    <w:rsid w:val="00A01A97"/>
    <w:rsid w:val="00A061DF"/>
    <w:rsid w:val="00A06C90"/>
    <w:rsid w:val="00A078A4"/>
    <w:rsid w:val="00A07E73"/>
    <w:rsid w:val="00A07FA8"/>
    <w:rsid w:val="00A13B45"/>
    <w:rsid w:val="00A1727D"/>
    <w:rsid w:val="00A203D8"/>
    <w:rsid w:val="00A23CAE"/>
    <w:rsid w:val="00A25457"/>
    <w:rsid w:val="00A26464"/>
    <w:rsid w:val="00A2727B"/>
    <w:rsid w:val="00A32A75"/>
    <w:rsid w:val="00A32D1E"/>
    <w:rsid w:val="00A35878"/>
    <w:rsid w:val="00A359F2"/>
    <w:rsid w:val="00A36A4D"/>
    <w:rsid w:val="00A36F06"/>
    <w:rsid w:val="00A375B0"/>
    <w:rsid w:val="00A41190"/>
    <w:rsid w:val="00A4172A"/>
    <w:rsid w:val="00A43199"/>
    <w:rsid w:val="00A44BF4"/>
    <w:rsid w:val="00A46E58"/>
    <w:rsid w:val="00A471A1"/>
    <w:rsid w:val="00A50A25"/>
    <w:rsid w:val="00A51D77"/>
    <w:rsid w:val="00A52531"/>
    <w:rsid w:val="00A52A11"/>
    <w:rsid w:val="00A53A96"/>
    <w:rsid w:val="00A53D61"/>
    <w:rsid w:val="00A56B1E"/>
    <w:rsid w:val="00A61B5E"/>
    <w:rsid w:val="00A6497B"/>
    <w:rsid w:val="00A65FC0"/>
    <w:rsid w:val="00A67D62"/>
    <w:rsid w:val="00A71145"/>
    <w:rsid w:val="00A72E38"/>
    <w:rsid w:val="00A75B18"/>
    <w:rsid w:val="00A75FAB"/>
    <w:rsid w:val="00A76A8F"/>
    <w:rsid w:val="00A775C0"/>
    <w:rsid w:val="00A77DEF"/>
    <w:rsid w:val="00A817EF"/>
    <w:rsid w:val="00A8223F"/>
    <w:rsid w:val="00A8342F"/>
    <w:rsid w:val="00A85AFD"/>
    <w:rsid w:val="00A91A08"/>
    <w:rsid w:val="00A92C02"/>
    <w:rsid w:val="00A944E4"/>
    <w:rsid w:val="00A94D90"/>
    <w:rsid w:val="00AA4E78"/>
    <w:rsid w:val="00AB180C"/>
    <w:rsid w:val="00AB3017"/>
    <w:rsid w:val="00AB3A9A"/>
    <w:rsid w:val="00AB53E9"/>
    <w:rsid w:val="00AB6E5C"/>
    <w:rsid w:val="00AB6F4C"/>
    <w:rsid w:val="00AC569B"/>
    <w:rsid w:val="00AD1F34"/>
    <w:rsid w:val="00AD4DA1"/>
    <w:rsid w:val="00AE0E62"/>
    <w:rsid w:val="00AE2E79"/>
    <w:rsid w:val="00AE499E"/>
    <w:rsid w:val="00AE52E2"/>
    <w:rsid w:val="00AE7794"/>
    <w:rsid w:val="00AF06F1"/>
    <w:rsid w:val="00AF0CB6"/>
    <w:rsid w:val="00AF3162"/>
    <w:rsid w:val="00AF54B1"/>
    <w:rsid w:val="00B01ED0"/>
    <w:rsid w:val="00B113C1"/>
    <w:rsid w:val="00B1213D"/>
    <w:rsid w:val="00B155E9"/>
    <w:rsid w:val="00B20973"/>
    <w:rsid w:val="00B20F34"/>
    <w:rsid w:val="00B21AE6"/>
    <w:rsid w:val="00B23701"/>
    <w:rsid w:val="00B23DF8"/>
    <w:rsid w:val="00B27A65"/>
    <w:rsid w:val="00B30F3F"/>
    <w:rsid w:val="00B313E9"/>
    <w:rsid w:val="00B33CFD"/>
    <w:rsid w:val="00B37CB4"/>
    <w:rsid w:val="00B37F46"/>
    <w:rsid w:val="00B40F52"/>
    <w:rsid w:val="00B43BD9"/>
    <w:rsid w:val="00B47476"/>
    <w:rsid w:val="00B5192F"/>
    <w:rsid w:val="00B52B00"/>
    <w:rsid w:val="00B576ED"/>
    <w:rsid w:val="00B57E88"/>
    <w:rsid w:val="00B60EB0"/>
    <w:rsid w:val="00B63E8D"/>
    <w:rsid w:val="00B6634B"/>
    <w:rsid w:val="00B6642D"/>
    <w:rsid w:val="00B671A1"/>
    <w:rsid w:val="00B72338"/>
    <w:rsid w:val="00B72772"/>
    <w:rsid w:val="00B73F76"/>
    <w:rsid w:val="00B767C4"/>
    <w:rsid w:val="00B82C8C"/>
    <w:rsid w:val="00B83209"/>
    <w:rsid w:val="00B84006"/>
    <w:rsid w:val="00B8547A"/>
    <w:rsid w:val="00B9000F"/>
    <w:rsid w:val="00B90131"/>
    <w:rsid w:val="00B90648"/>
    <w:rsid w:val="00B91B0F"/>
    <w:rsid w:val="00B932FE"/>
    <w:rsid w:val="00BA4EF9"/>
    <w:rsid w:val="00BA7C40"/>
    <w:rsid w:val="00BB3DA3"/>
    <w:rsid w:val="00BC0DBE"/>
    <w:rsid w:val="00BC3E97"/>
    <w:rsid w:val="00BC589A"/>
    <w:rsid w:val="00BC5CF6"/>
    <w:rsid w:val="00BC6A17"/>
    <w:rsid w:val="00BC6F43"/>
    <w:rsid w:val="00BD00D0"/>
    <w:rsid w:val="00BD3FA6"/>
    <w:rsid w:val="00BD5F03"/>
    <w:rsid w:val="00BD7F0A"/>
    <w:rsid w:val="00BE2DB2"/>
    <w:rsid w:val="00BE4407"/>
    <w:rsid w:val="00BE47BB"/>
    <w:rsid w:val="00BF3F05"/>
    <w:rsid w:val="00BF63DB"/>
    <w:rsid w:val="00BF7E2E"/>
    <w:rsid w:val="00C0644E"/>
    <w:rsid w:val="00C10176"/>
    <w:rsid w:val="00C112EF"/>
    <w:rsid w:val="00C1168E"/>
    <w:rsid w:val="00C11F3C"/>
    <w:rsid w:val="00C120B7"/>
    <w:rsid w:val="00C12529"/>
    <w:rsid w:val="00C143E8"/>
    <w:rsid w:val="00C208D0"/>
    <w:rsid w:val="00C237BF"/>
    <w:rsid w:val="00C23F22"/>
    <w:rsid w:val="00C25D3E"/>
    <w:rsid w:val="00C3000A"/>
    <w:rsid w:val="00C31372"/>
    <w:rsid w:val="00C3182F"/>
    <w:rsid w:val="00C32CE1"/>
    <w:rsid w:val="00C33B95"/>
    <w:rsid w:val="00C37C7F"/>
    <w:rsid w:val="00C40AA1"/>
    <w:rsid w:val="00C410E0"/>
    <w:rsid w:val="00C42184"/>
    <w:rsid w:val="00C42431"/>
    <w:rsid w:val="00C43F02"/>
    <w:rsid w:val="00C461E5"/>
    <w:rsid w:val="00C46268"/>
    <w:rsid w:val="00C50229"/>
    <w:rsid w:val="00C53492"/>
    <w:rsid w:val="00C53A54"/>
    <w:rsid w:val="00C53BD7"/>
    <w:rsid w:val="00C54101"/>
    <w:rsid w:val="00C54BA7"/>
    <w:rsid w:val="00C56CBD"/>
    <w:rsid w:val="00C62713"/>
    <w:rsid w:val="00C703E4"/>
    <w:rsid w:val="00C71B2C"/>
    <w:rsid w:val="00C71EF2"/>
    <w:rsid w:val="00C8367C"/>
    <w:rsid w:val="00C870C3"/>
    <w:rsid w:val="00C903D6"/>
    <w:rsid w:val="00C93BC2"/>
    <w:rsid w:val="00C9460F"/>
    <w:rsid w:val="00C97FD3"/>
    <w:rsid w:val="00CA0876"/>
    <w:rsid w:val="00CA08C8"/>
    <w:rsid w:val="00CA11D4"/>
    <w:rsid w:val="00CA32AA"/>
    <w:rsid w:val="00CA562A"/>
    <w:rsid w:val="00CA7778"/>
    <w:rsid w:val="00CB25CB"/>
    <w:rsid w:val="00CB43D9"/>
    <w:rsid w:val="00CB4DCD"/>
    <w:rsid w:val="00CB73F1"/>
    <w:rsid w:val="00CC05CC"/>
    <w:rsid w:val="00CC0FB7"/>
    <w:rsid w:val="00CC3197"/>
    <w:rsid w:val="00CC395C"/>
    <w:rsid w:val="00CC3A41"/>
    <w:rsid w:val="00CC3B60"/>
    <w:rsid w:val="00CC450A"/>
    <w:rsid w:val="00CC4902"/>
    <w:rsid w:val="00CC77EB"/>
    <w:rsid w:val="00CC7926"/>
    <w:rsid w:val="00CC7B28"/>
    <w:rsid w:val="00CD2398"/>
    <w:rsid w:val="00CD4041"/>
    <w:rsid w:val="00CE0627"/>
    <w:rsid w:val="00CE18FF"/>
    <w:rsid w:val="00CE2E71"/>
    <w:rsid w:val="00CE4D30"/>
    <w:rsid w:val="00CF283D"/>
    <w:rsid w:val="00D00762"/>
    <w:rsid w:val="00D009D6"/>
    <w:rsid w:val="00D0408B"/>
    <w:rsid w:val="00D070AB"/>
    <w:rsid w:val="00D14417"/>
    <w:rsid w:val="00D15144"/>
    <w:rsid w:val="00D165A1"/>
    <w:rsid w:val="00D219AC"/>
    <w:rsid w:val="00D22359"/>
    <w:rsid w:val="00D22DA1"/>
    <w:rsid w:val="00D2636F"/>
    <w:rsid w:val="00D2724C"/>
    <w:rsid w:val="00D31016"/>
    <w:rsid w:val="00D3130F"/>
    <w:rsid w:val="00D31E3D"/>
    <w:rsid w:val="00D3781D"/>
    <w:rsid w:val="00D409BA"/>
    <w:rsid w:val="00D41B7E"/>
    <w:rsid w:val="00D458B6"/>
    <w:rsid w:val="00D45BC8"/>
    <w:rsid w:val="00D478C7"/>
    <w:rsid w:val="00D51D25"/>
    <w:rsid w:val="00D57784"/>
    <w:rsid w:val="00D60EB3"/>
    <w:rsid w:val="00D6195F"/>
    <w:rsid w:val="00D62427"/>
    <w:rsid w:val="00D651AF"/>
    <w:rsid w:val="00D660FC"/>
    <w:rsid w:val="00D66603"/>
    <w:rsid w:val="00D676DC"/>
    <w:rsid w:val="00D70431"/>
    <w:rsid w:val="00D71540"/>
    <w:rsid w:val="00D71F49"/>
    <w:rsid w:val="00D7575C"/>
    <w:rsid w:val="00D75EED"/>
    <w:rsid w:val="00D77B2A"/>
    <w:rsid w:val="00D83028"/>
    <w:rsid w:val="00D83231"/>
    <w:rsid w:val="00D871A8"/>
    <w:rsid w:val="00D9147B"/>
    <w:rsid w:val="00D91E16"/>
    <w:rsid w:val="00D93D8D"/>
    <w:rsid w:val="00D959F9"/>
    <w:rsid w:val="00DA00EC"/>
    <w:rsid w:val="00DA0DCB"/>
    <w:rsid w:val="00DA18B9"/>
    <w:rsid w:val="00DA19DA"/>
    <w:rsid w:val="00DA2805"/>
    <w:rsid w:val="00DA58D9"/>
    <w:rsid w:val="00DA6436"/>
    <w:rsid w:val="00DA678D"/>
    <w:rsid w:val="00DB1BE5"/>
    <w:rsid w:val="00DB1EDF"/>
    <w:rsid w:val="00DB23A3"/>
    <w:rsid w:val="00DB7631"/>
    <w:rsid w:val="00DC3E4F"/>
    <w:rsid w:val="00DC3F7E"/>
    <w:rsid w:val="00DD1C27"/>
    <w:rsid w:val="00DD2599"/>
    <w:rsid w:val="00DE085F"/>
    <w:rsid w:val="00DE0F22"/>
    <w:rsid w:val="00DE1272"/>
    <w:rsid w:val="00DE27D9"/>
    <w:rsid w:val="00DE297C"/>
    <w:rsid w:val="00DE41E4"/>
    <w:rsid w:val="00DE4632"/>
    <w:rsid w:val="00DF09CC"/>
    <w:rsid w:val="00DF1F3A"/>
    <w:rsid w:val="00DF3DAE"/>
    <w:rsid w:val="00DF449B"/>
    <w:rsid w:val="00E024BC"/>
    <w:rsid w:val="00E07F1A"/>
    <w:rsid w:val="00E145FE"/>
    <w:rsid w:val="00E15803"/>
    <w:rsid w:val="00E16514"/>
    <w:rsid w:val="00E175DC"/>
    <w:rsid w:val="00E20536"/>
    <w:rsid w:val="00E224EF"/>
    <w:rsid w:val="00E31977"/>
    <w:rsid w:val="00E36C48"/>
    <w:rsid w:val="00E409C1"/>
    <w:rsid w:val="00E41D97"/>
    <w:rsid w:val="00E445CD"/>
    <w:rsid w:val="00E4583B"/>
    <w:rsid w:val="00E47927"/>
    <w:rsid w:val="00E50511"/>
    <w:rsid w:val="00E56002"/>
    <w:rsid w:val="00E60008"/>
    <w:rsid w:val="00E626F3"/>
    <w:rsid w:val="00E64308"/>
    <w:rsid w:val="00E650C8"/>
    <w:rsid w:val="00E760AE"/>
    <w:rsid w:val="00E82FAF"/>
    <w:rsid w:val="00E84EF6"/>
    <w:rsid w:val="00E86E45"/>
    <w:rsid w:val="00E86FE2"/>
    <w:rsid w:val="00E93FDA"/>
    <w:rsid w:val="00E94B92"/>
    <w:rsid w:val="00EA4358"/>
    <w:rsid w:val="00EA7F83"/>
    <w:rsid w:val="00EB0513"/>
    <w:rsid w:val="00EB07B6"/>
    <w:rsid w:val="00EB182A"/>
    <w:rsid w:val="00EB18A8"/>
    <w:rsid w:val="00EB3960"/>
    <w:rsid w:val="00EB3C0E"/>
    <w:rsid w:val="00EB3D16"/>
    <w:rsid w:val="00EB6950"/>
    <w:rsid w:val="00EB720A"/>
    <w:rsid w:val="00EC09B6"/>
    <w:rsid w:val="00EC76F5"/>
    <w:rsid w:val="00EC7EF3"/>
    <w:rsid w:val="00ED0ECA"/>
    <w:rsid w:val="00ED13FA"/>
    <w:rsid w:val="00ED2D1E"/>
    <w:rsid w:val="00ED5C66"/>
    <w:rsid w:val="00ED73CA"/>
    <w:rsid w:val="00EE2606"/>
    <w:rsid w:val="00EE3989"/>
    <w:rsid w:val="00EE6239"/>
    <w:rsid w:val="00EF523D"/>
    <w:rsid w:val="00F03DAD"/>
    <w:rsid w:val="00F03FB2"/>
    <w:rsid w:val="00F05168"/>
    <w:rsid w:val="00F075B5"/>
    <w:rsid w:val="00F07D8E"/>
    <w:rsid w:val="00F07FA0"/>
    <w:rsid w:val="00F17D33"/>
    <w:rsid w:val="00F2034D"/>
    <w:rsid w:val="00F232F5"/>
    <w:rsid w:val="00F25A6D"/>
    <w:rsid w:val="00F265D1"/>
    <w:rsid w:val="00F2762C"/>
    <w:rsid w:val="00F305CC"/>
    <w:rsid w:val="00F3268A"/>
    <w:rsid w:val="00F32B23"/>
    <w:rsid w:val="00F33B78"/>
    <w:rsid w:val="00F340CB"/>
    <w:rsid w:val="00F34219"/>
    <w:rsid w:val="00F34A3D"/>
    <w:rsid w:val="00F35E19"/>
    <w:rsid w:val="00F371D3"/>
    <w:rsid w:val="00F37BC5"/>
    <w:rsid w:val="00F37E92"/>
    <w:rsid w:val="00F4011D"/>
    <w:rsid w:val="00F40E81"/>
    <w:rsid w:val="00F42C42"/>
    <w:rsid w:val="00F45128"/>
    <w:rsid w:val="00F50121"/>
    <w:rsid w:val="00F51C33"/>
    <w:rsid w:val="00F520E8"/>
    <w:rsid w:val="00F52220"/>
    <w:rsid w:val="00F5572A"/>
    <w:rsid w:val="00F559ED"/>
    <w:rsid w:val="00F55AE4"/>
    <w:rsid w:val="00F57C2C"/>
    <w:rsid w:val="00F60881"/>
    <w:rsid w:val="00F63FA5"/>
    <w:rsid w:val="00F7159F"/>
    <w:rsid w:val="00F74501"/>
    <w:rsid w:val="00F74910"/>
    <w:rsid w:val="00F760AC"/>
    <w:rsid w:val="00F80463"/>
    <w:rsid w:val="00F80799"/>
    <w:rsid w:val="00F82891"/>
    <w:rsid w:val="00F8439C"/>
    <w:rsid w:val="00F8494F"/>
    <w:rsid w:val="00F84B18"/>
    <w:rsid w:val="00F852B0"/>
    <w:rsid w:val="00F86CF0"/>
    <w:rsid w:val="00F92E78"/>
    <w:rsid w:val="00F93EB2"/>
    <w:rsid w:val="00F95E31"/>
    <w:rsid w:val="00F97142"/>
    <w:rsid w:val="00F977BF"/>
    <w:rsid w:val="00FA02D7"/>
    <w:rsid w:val="00FB205C"/>
    <w:rsid w:val="00FB29FD"/>
    <w:rsid w:val="00FB3875"/>
    <w:rsid w:val="00FB3AEF"/>
    <w:rsid w:val="00FB7995"/>
    <w:rsid w:val="00FC28B6"/>
    <w:rsid w:val="00FC5A86"/>
    <w:rsid w:val="00FC6FF7"/>
    <w:rsid w:val="00FD5F14"/>
    <w:rsid w:val="00FE1E4F"/>
    <w:rsid w:val="00FE269A"/>
    <w:rsid w:val="00FE32A9"/>
    <w:rsid w:val="00FE3BAB"/>
    <w:rsid w:val="00FE4488"/>
    <w:rsid w:val="00FF04B5"/>
    <w:rsid w:val="00FF0ABE"/>
    <w:rsid w:val="00FF11FE"/>
    <w:rsid w:val="00FF21CC"/>
    <w:rsid w:val="00FF686D"/>
    <w:rsid w:val="00FF69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0FFD861F-4FB3-49A3-8544-1D47BA82FF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A44B3"/>
    <w:pPr>
      <w:spacing w:after="0" w:line="240" w:lineRule="auto"/>
    </w:pPr>
    <w:rPr>
      <w:rFonts w:eastAsiaTheme="minorEastAsia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6A44B3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A44B3"/>
    <w:rPr>
      <w:rFonts w:eastAsiaTheme="minorEastAsia"/>
      <w:sz w:val="24"/>
      <w:szCs w:val="24"/>
    </w:rPr>
  </w:style>
  <w:style w:type="paragraph" w:customStyle="1" w:styleId="EndNoteBibliography">
    <w:name w:val="EndNote Bibliography"/>
    <w:basedOn w:val="Normal"/>
    <w:rsid w:val="006A44B3"/>
    <w:rPr>
      <w:rFonts w:ascii="Cambria" w:hAnsi="Cambria"/>
    </w:rPr>
  </w:style>
  <w:style w:type="character" w:styleId="PageNumber">
    <w:name w:val="page number"/>
    <w:basedOn w:val="DefaultParagraphFont"/>
    <w:uiPriority w:val="99"/>
    <w:semiHidden/>
    <w:unhideWhenUsed/>
    <w:rsid w:val="006A44B3"/>
  </w:style>
  <w:style w:type="character" w:styleId="LineNumber">
    <w:name w:val="line number"/>
    <w:basedOn w:val="DefaultParagraphFont"/>
    <w:uiPriority w:val="99"/>
    <w:semiHidden/>
    <w:unhideWhenUsed/>
    <w:rsid w:val="006A44B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3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4</Pages>
  <Words>773</Words>
  <Characters>4408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517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n-Bernd Stukenborg</dc:creator>
  <cp:keywords/>
  <dc:description/>
  <cp:lastModifiedBy>Jan-Bernd Stukenborg</cp:lastModifiedBy>
  <cp:revision>6</cp:revision>
  <dcterms:created xsi:type="dcterms:W3CDTF">2016-10-13T15:35:00Z</dcterms:created>
  <dcterms:modified xsi:type="dcterms:W3CDTF">2016-10-13T18:13:00Z</dcterms:modified>
</cp:coreProperties>
</file>